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742C6D59" w:rsidR="001E5A7A" w:rsidRDefault="001E5A7A" w:rsidP="00C901FF">
      <w:pPr>
        <w:ind w:left="0" w:firstLine="0"/>
        <w:jc w:val="center"/>
        <w:rPr>
          <w:rFonts w:cs="Times New Roman"/>
          <w:b/>
          <w:bCs/>
          <w:sz w:val="28"/>
          <w:szCs w:val="28"/>
        </w:rPr>
      </w:pPr>
      <w:r>
        <w:rPr>
          <w:rFonts w:cs="Times New Roman"/>
          <w:b/>
          <w:bCs/>
          <w:sz w:val="28"/>
          <w:szCs w:val="28"/>
        </w:rPr>
        <w:t>PROPOSAL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bookmarkStart w:id="0" w:name="_Toc136890163"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3167C0" w:rsidRDefault="00F25795" w:rsidP="00F25795">
          <w:pPr>
            <w:pStyle w:val="Heading1"/>
            <w:numPr>
              <w:ilvl w:val="0"/>
              <w:numId w:val="0"/>
            </w:numPr>
            <w:spacing w:before="0" w:after="240"/>
            <w:jc w:val="center"/>
            <w:rPr>
              <w:b w:val="0"/>
              <w:sz w:val="22"/>
              <w:szCs w:val="28"/>
            </w:rPr>
          </w:pPr>
          <w:r w:rsidRPr="003167C0">
            <w:rPr>
              <w:b w:val="0"/>
              <w:sz w:val="22"/>
              <w:szCs w:val="28"/>
            </w:rPr>
            <w:t>DAFTAR ISI</w:t>
          </w:r>
          <w:bookmarkEnd w:id="0"/>
        </w:p>
        <w:p w14:paraId="08B14AA8" w14:textId="6B7BA918" w:rsidR="003167C0" w:rsidRPr="003167C0" w:rsidRDefault="000F706A">
          <w:pPr>
            <w:pStyle w:val="TOC1"/>
            <w:rPr>
              <w:rFonts w:asciiTheme="minorHAnsi" w:eastAsiaTheme="minorEastAsia" w:hAnsiTheme="minorHAnsi"/>
              <w:kern w:val="2"/>
              <w:lang w:eastAsia="en-ID"/>
              <w14:ligatures w14:val="standardContextual"/>
            </w:rPr>
          </w:pPr>
          <w:r w:rsidRPr="003167C0">
            <w:rPr>
              <w:rFonts w:cs="Times New Roman"/>
              <w:noProof w:val="0"/>
            </w:rPr>
            <w:fldChar w:fldCharType="begin"/>
          </w:r>
          <w:r w:rsidRPr="003167C0">
            <w:rPr>
              <w:rFonts w:cs="Times New Roman"/>
            </w:rPr>
            <w:instrText xml:space="preserve"> TOC \o "1-3" \h \z \u </w:instrText>
          </w:r>
          <w:r w:rsidRPr="003167C0">
            <w:rPr>
              <w:rFonts w:cs="Times New Roman"/>
              <w:noProof w:val="0"/>
            </w:rPr>
            <w:fldChar w:fldCharType="separate"/>
          </w:r>
          <w:hyperlink w:anchor="_Toc136890163" w:history="1">
            <w:r w:rsidR="003167C0" w:rsidRPr="003167C0">
              <w:rPr>
                <w:rStyle w:val="Hyperlink"/>
              </w:rPr>
              <w:t>DAFTAR ISI</w:t>
            </w:r>
            <w:r w:rsidR="003167C0" w:rsidRPr="003167C0">
              <w:rPr>
                <w:webHidden/>
              </w:rPr>
              <w:tab/>
            </w:r>
            <w:r w:rsidR="003167C0" w:rsidRPr="003167C0">
              <w:rPr>
                <w:webHidden/>
              </w:rPr>
              <w:fldChar w:fldCharType="begin"/>
            </w:r>
            <w:r w:rsidR="003167C0" w:rsidRPr="003167C0">
              <w:rPr>
                <w:webHidden/>
              </w:rPr>
              <w:instrText xml:space="preserve"> PAGEREF _Toc136890163 \h </w:instrText>
            </w:r>
            <w:r w:rsidR="003167C0" w:rsidRPr="003167C0">
              <w:rPr>
                <w:webHidden/>
              </w:rPr>
            </w:r>
            <w:r w:rsidR="003167C0" w:rsidRPr="003167C0">
              <w:rPr>
                <w:webHidden/>
              </w:rPr>
              <w:fldChar w:fldCharType="separate"/>
            </w:r>
            <w:r w:rsidR="003167C0" w:rsidRPr="003167C0">
              <w:rPr>
                <w:webHidden/>
              </w:rPr>
              <w:t>i</w:t>
            </w:r>
            <w:r w:rsidR="003167C0" w:rsidRPr="003167C0">
              <w:rPr>
                <w:webHidden/>
              </w:rPr>
              <w:fldChar w:fldCharType="end"/>
            </w:r>
          </w:hyperlink>
        </w:p>
        <w:p w14:paraId="1489B685" w14:textId="1D62F47A" w:rsidR="003167C0" w:rsidRPr="003167C0" w:rsidRDefault="00000000">
          <w:pPr>
            <w:pStyle w:val="TOC1"/>
            <w:rPr>
              <w:rFonts w:asciiTheme="minorHAnsi" w:eastAsiaTheme="minorEastAsia" w:hAnsiTheme="minorHAnsi"/>
              <w:kern w:val="2"/>
              <w:lang w:eastAsia="en-ID"/>
              <w14:ligatures w14:val="standardContextual"/>
            </w:rPr>
          </w:pPr>
          <w:hyperlink w:anchor="_Toc136890164" w:history="1">
            <w:r w:rsidR="003167C0" w:rsidRPr="003167C0">
              <w:rPr>
                <w:rStyle w:val="Hyperlink"/>
              </w:rPr>
              <w:t>BAB I. PENDAHULUAN</w:t>
            </w:r>
            <w:r w:rsidR="003167C0" w:rsidRPr="003167C0">
              <w:rPr>
                <w:webHidden/>
              </w:rPr>
              <w:tab/>
            </w:r>
            <w:r w:rsidR="003167C0" w:rsidRPr="003167C0">
              <w:rPr>
                <w:webHidden/>
              </w:rPr>
              <w:fldChar w:fldCharType="begin"/>
            </w:r>
            <w:r w:rsidR="003167C0" w:rsidRPr="003167C0">
              <w:rPr>
                <w:webHidden/>
              </w:rPr>
              <w:instrText xml:space="preserve"> PAGEREF _Toc136890164 \h </w:instrText>
            </w:r>
            <w:r w:rsidR="003167C0" w:rsidRPr="003167C0">
              <w:rPr>
                <w:webHidden/>
              </w:rPr>
            </w:r>
            <w:r w:rsidR="003167C0" w:rsidRPr="003167C0">
              <w:rPr>
                <w:webHidden/>
              </w:rPr>
              <w:fldChar w:fldCharType="separate"/>
            </w:r>
            <w:r w:rsidR="003167C0" w:rsidRPr="003167C0">
              <w:rPr>
                <w:webHidden/>
              </w:rPr>
              <w:t>1</w:t>
            </w:r>
            <w:r w:rsidR="003167C0" w:rsidRPr="003167C0">
              <w:rPr>
                <w:webHidden/>
              </w:rPr>
              <w:fldChar w:fldCharType="end"/>
            </w:r>
          </w:hyperlink>
        </w:p>
        <w:p w14:paraId="022BDB98" w14:textId="1498F2B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5" w:history="1">
            <w:r w:rsidR="003167C0" w:rsidRPr="003167C0">
              <w:rPr>
                <w:rStyle w:val="Hyperlink"/>
                <w:noProof/>
              </w:rPr>
              <w:t>1.1 Latar Belakang</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5 \h </w:instrText>
            </w:r>
            <w:r w:rsidR="003167C0" w:rsidRPr="003167C0">
              <w:rPr>
                <w:noProof/>
                <w:webHidden/>
              </w:rPr>
            </w:r>
            <w:r w:rsidR="003167C0" w:rsidRPr="003167C0">
              <w:rPr>
                <w:noProof/>
                <w:webHidden/>
              </w:rPr>
              <w:fldChar w:fldCharType="separate"/>
            </w:r>
            <w:r w:rsidR="003167C0" w:rsidRPr="003167C0">
              <w:rPr>
                <w:noProof/>
                <w:webHidden/>
              </w:rPr>
              <w:t>1</w:t>
            </w:r>
            <w:r w:rsidR="003167C0" w:rsidRPr="003167C0">
              <w:rPr>
                <w:noProof/>
                <w:webHidden/>
              </w:rPr>
              <w:fldChar w:fldCharType="end"/>
            </w:r>
          </w:hyperlink>
        </w:p>
        <w:p w14:paraId="67941070" w14:textId="1725DEE1"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6" w:history="1">
            <w:r w:rsidR="003167C0" w:rsidRPr="003167C0">
              <w:rPr>
                <w:rStyle w:val="Hyperlink"/>
                <w:noProof/>
              </w:rPr>
              <w:t>1.2 Rumusan Masalah</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6 \h </w:instrText>
            </w:r>
            <w:r w:rsidR="003167C0" w:rsidRPr="003167C0">
              <w:rPr>
                <w:noProof/>
                <w:webHidden/>
              </w:rPr>
            </w:r>
            <w:r w:rsidR="003167C0" w:rsidRPr="003167C0">
              <w:rPr>
                <w:noProof/>
                <w:webHidden/>
              </w:rPr>
              <w:fldChar w:fldCharType="separate"/>
            </w:r>
            <w:r w:rsidR="003167C0" w:rsidRPr="003167C0">
              <w:rPr>
                <w:noProof/>
                <w:webHidden/>
              </w:rPr>
              <w:t>1</w:t>
            </w:r>
            <w:r w:rsidR="003167C0" w:rsidRPr="003167C0">
              <w:rPr>
                <w:noProof/>
                <w:webHidden/>
              </w:rPr>
              <w:fldChar w:fldCharType="end"/>
            </w:r>
          </w:hyperlink>
        </w:p>
        <w:p w14:paraId="364777B3" w14:textId="5B57B55E"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7" w:history="1">
            <w:r w:rsidR="003167C0" w:rsidRPr="003167C0">
              <w:rPr>
                <w:rStyle w:val="Hyperlink"/>
                <w:noProof/>
              </w:rPr>
              <w:t>1.3 Batasan Masalah</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7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6EC7E4CB" w14:textId="6CBB260B"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8" w:history="1">
            <w:r w:rsidR="003167C0" w:rsidRPr="003167C0">
              <w:rPr>
                <w:rStyle w:val="Hyperlink"/>
                <w:noProof/>
              </w:rPr>
              <w:t>1.4 Tujuan Peniliti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8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05A126A0" w14:textId="2B53EE18"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69" w:history="1">
            <w:r w:rsidR="003167C0" w:rsidRPr="003167C0">
              <w:rPr>
                <w:rStyle w:val="Hyperlink"/>
                <w:noProof/>
              </w:rPr>
              <w:t>1.5 Manfaat Peneliti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69 \h </w:instrText>
            </w:r>
            <w:r w:rsidR="003167C0" w:rsidRPr="003167C0">
              <w:rPr>
                <w:noProof/>
                <w:webHidden/>
              </w:rPr>
            </w:r>
            <w:r w:rsidR="003167C0" w:rsidRPr="003167C0">
              <w:rPr>
                <w:noProof/>
                <w:webHidden/>
              </w:rPr>
              <w:fldChar w:fldCharType="separate"/>
            </w:r>
            <w:r w:rsidR="003167C0" w:rsidRPr="003167C0">
              <w:rPr>
                <w:noProof/>
                <w:webHidden/>
              </w:rPr>
              <w:t>2</w:t>
            </w:r>
            <w:r w:rsidR="003167C0" w:rsidRPr="003167C0">
              <w:rPr>
                <w:noProof/>
                <w:webHidden/>
              </w:rPr>
              <w:fldChar w:fldCharType="end"/>
            </w:r>
          </w:hyperlink>
        </w:p>
        <w:p w14:paraId="12538ABD" w14:textId="327A5675" w:rsidR="003167C0" w:rsidRPr="003167C0" w:rsidRDefault="00000000">
          <w:pPr>
            <w:pStyle w:val="TOC1"/>
            <w:rPr>
              <w:rFonts w:asciiTheme="minorHAnsi" w:eastAsiaTheme="minorEastAsia" w:hAnsiTheme="minorHAnsi"/>
              <w:kern w:val="2"/>
              <w:lang w:eastAsia="en-ID"/>
              <w14:ligatures w14:val="standardContextual"/>
            </w:rPr>
          </w:pPr>
          <w:hyperlink w:anchor="_Toc136890170" w:history="1">
            <w:r w:rsidR="003167C0" w:rsidRPr="003167C0">
              <w:rPr>
                <w:rStyle w:val="Hyperlink"/>
              </w:rPr>
              <w:t>BAB II. TINJAUAN PUSTAKA</w:t>
            </w:r>
            <w:r w:rsidR="003167C0" w:rsidRPr="003167C0">
              <w:rPr>
                <w:webHidden/>
              </w:rPr>
              <w:tab/>
            </w:r>
            <w:r w:rsidR="003167C0" w:rsidRPr="003167C0">
              <w:rPr>
                <w:webHidden/>
              </w:rPr>
              <w:fldChar w:fldCharType="begin"/>
            </w:r>
            <w:r w:rsidR="003167C0" w:rsidRPr="003167C0">
              <w:rPr>
                <w:webHidden/>
              </w:rPr>
              <w:instrText xml:space="preserve"> PAGEREF _Toc136890170 \h </w:instrText>
            </w:r>
            <w:r w:rsidR="003167C0" w:rsidRPr="003167C0">
              <w:rPr>
                <w:webHidden/>
              </w:rPr>
            </w:r>
            <w:r w:rsidR="003167C0" w:rsidRPr="003167C0">
              <w:rPr>
                <w:webHidden/>
              </w:rPr>
              <w:fldChar w:fldCharType="separate"/>
            </w:r>
            <w:r w:rsidR="003167C0" w:rsidRPr="003167C0">
              <w:rPr>
                <w:webHidden/>
              </w:rPr>
              <w:t>3</w:t>
            </w:r>
            <w:r w:rsidR="003167C0" w:rsidRPr="003167C0">
              <w:rPr>
                <w:webHidden/>
              </w:rPr>
              <w:fldChar w:fldCharType="end"/>
            </w:r>
          </w:hyperlink>
        </w:p>
        <w:p w14:paraId="29FE3A7F" w14:textId="7B445E5D"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1" w:history="1">
            <w:r w:rsidR="003167C0" w:rsidRPr="003167C0">
              <w:rPr>
                <w:rStyle w:val="Hyperlink"/>
                <w:noProof/>
              </w:rPr>
              <w:t>2.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Gas Rumah Kaca (GRK)</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1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916D8B4" w14:textId="0E729241"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2" w:history="1">
            <w:r w:rsidR="003167C0" w:rsidRPr="003167C0">
              <w:rPr>
                <w:rStyle w:val="Hyperlink"/>
                <w:noProof/>
              </w:rPr>
              <w:t>2.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Metode Algoritma Optimisasi (Secara Umum)</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2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C843E92" w14:textId="3957E4D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3" w:history="1">
            <w:r w:rsidR="003167C0" w:rsidRPr="003167C0">
              <w:rPr>
                <w:rStyle w:val="Hyperlink"/>
                <w:noProof/>
              </w:rPr>
              <w:t>2.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Metode Algoritma Optimisasi (Satu-persatu beserta definisi, alur, manfaat, dan eksekusi yang diterapk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3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18611DF7" w14:textId="01EE3C68"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4" w:history="1">
            <w:r w:rsidR="003167C0" w:rsidRPr="003167C0">
              <w:rPr>
                <w:rStyle w:val="Hyperlink"/>
                <w:noProof/>
              </w:rPr>
              <w:t>2.4</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tudi Literatur 3C2S</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4 \h </w:instrText>
            </w:r>
            <w:r w:rsidR="003167C0" w:rsidRPr="003167C0">
              <w:rPr>
                <w:noProof/>
                <w:webHidden/>
              </w:rPr>
            </w:r>
            <w:r w:rsidR="003167C0" w:rsidRPr="003167C0">
              <w:rPr>
                <w:noProof/>
                <w:webHidden/>
              </w:rPr>
              <w:fldChar w:fldCharType="separate"/>
            </w:r>
            <w:r w:rsidR="003167C0" w:rsidRPr="003167C0">
              <w:rPr>
                <w:noProof/>
                <w:webHidden/>
              </w:rPr>
              <w:t>3</w:t>
            </w:r>
            <w:r w:rsidR="003167C0" w:rsidRPr="003167C0">
              <w:rPr>
                <w:noProof/>
                <w:webHidden/>
              </w:rPr>
              <w:fldChar w:fldCharType="end"/>
            </w:r>
          </w:hyperlink>
        </w:p>
        <w:p w14:paraId="60C745AD" w14:textId="0C749DE5" w:rsidR="003167C0" w:rsidRPr="003167C0" w:rsidRDefault="00000000">
          <w:pPr>
            <w:pStyle w:val="TOC1"/>
            <w:rPr>
              <w:rFonts w:asciiTheme="minorHAnsi" w:eastAsiaTheme="minorEastAsia" w:hAnsiTheme="minorHAnsi"/>
              <w:kern w:val="2"/>
              <w:lang w:eastAsia="en-ID"/>
              <w14:ligatures w14:val="standardContextual"/>
            </w:rPr>
          </w:pPr>
          <w:hyperlink w:anchor="_Toc136890175" w:history="1">
            <w:r w:rsidR="003167C0" w:rsidRPr="003167C0">
              <w:rPr>
                <w:rStyle w:val="Hyperlink"/>
              </w:rPr>
              <w:t>BAB III. METODE PENELITIAN</w:t>
            </w:r>
            <w:r w:rsidR="003167C0" w:rsidRPr="003167C0">
              <w:rPr>
                <w:webHidden/>
              </w:rPr>
              <w:tab/>
            </w:r>
            <w:r w:rsidR="003167C0" w:rsidRPr="003167C0">
              <w:rPr>
                <w:webHidden/>
              </w:rPr>
              <w:fldChar w:fldCharType="begin"/>
            </w:r>
            <w:r w:rsidR="003167C0" w:rsidRPr="003167C0">
              <w:rPr>
                <w:webHidden/>
              </w:rPr>
              <w:instrText xml:space="preserve"> PAGEREF _Toc136890175 \h </w:instrText>
            </w:r>
            <w:r w:rsidR="003167C0" w:rsidRPr="003167C0">
              <w:rPr>
                <w:webHidden/>
              </w:rPr>
            </w:r>
            <w:r w:rsidR="003167C0" w:rsidRPr="003167C0">
              <w:rPr>
                <w:webHidden/>
              </w:rPr>
              <w:fldChar w:fldCharType="separate"/>
            </w:r>
            <w:r w:rsidR="003167C0" w:rsidRPr="003167C0">
              <w:rPr>
                <w:webHidden/>
              </w:rPr>
              <w:t>4</w:t>
            </w:r>
            <w:r w:rsidR="003167C0" w:rsidRPr="003167C0">
              <w:rPr>
                <w:webHidden/>
              </w:rPr>
              <w:fldChar w:fldCharType="end"/>
            </w:r>
          </w:hyperlink>
        </w:p>
        <w:p w14:paraId="57C8D97C" w14:textId="2814816A"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6" w:history="1">
            <w:r w:rsidR="003167C0" w:rsidRPr="003167C0">
              <w:rPr>
                <w:rStyle w:val="Hyperlink"/>
                <w:noProof/>
              </w:rPr>
              <w:t>3.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 xml:space="preserve">Data </w:t>
            </w:r>
            <w:r w:rsidR="003167C0" w:rsidRPr="003167C0">
              <w:rPr>
                <w:rStyle w:val="Hyperlink"/>
                <w:i/>
                <w:iCs/>
                <w:noProof/>
              </w:rPr>
              <w:t>Overview</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6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F4C4981" w14:textId="6A1B506C"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7" w:history="1">
            <w:r w:rsidR="003167C0" w:rsidRPr="003167C0">
              <w:rPr>
                <w:rStyle w:val="Hyperlink"/>
                <w:noProof/>
              </w:rPr>
              <w:t>3.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 xml:space="preserve">Data </w:t>
            </w:r>
            <w:r w:rsidR="003167C0" w:rsidRPr="003167C0">
              <w:rPr>
                <w:rStyle w:val="Hyperlink"/>
                <w:i/>
                <w:iCs/>
                <w:noProof/>
              </w:rPr>
              <w:t>Collectio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7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3CACC370" w14:textId="786C5530"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8" w:history="1">
            <w:r w:rsidR="003167C0" w:rsidRPr="003167C0">
              <w:rPr>
                <w:rStyle w:val="Hyperlink"/>
                <w:noProof/>
              </w:rPr>
              <w:t>3.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Flowchart of each optimization algorithm (Math/Syntax Included)</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8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AD276E7" w14:textId="63ECA14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79" w:history="1">
            <w:r w:rsidR="003167C0" w:rsidRPr="003167C0">
              <w:rPr>
                <w:rStyle w:val="Hyperlink"/>
                <w:noProof/>
              </w:rPr>
              <w:t>3.3.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Algo A Flow</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79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0728663F" w14:textId="6AC63744"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0" w:history="1">
            <w:r w:rsidR="003167C0" w:rsidRPr="003167C0">
              <w:rPr>
                <w:rStyle w:val="Hyperlink"/>
                <w:noProof/>
              </w:rPr>
              <w:t>3.3.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Penyelesaian Solusi Algo A</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0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33E728B3" w14:textId="774A7D06"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1" w:history="1">
            <w:r w:rsidR="003167C0" w:rsidRPr="003167C0">
              <w:rPr>
                <w:rStyle w:val="Hyperlink"/>
                <w:noProof/>
              </w:rPr>
              <w:t>3.4</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1 \h </w:instrText>
            </w:r>
            <w:r w:rsidR="003167C0" w:rsidRPr="003167C0">
              <w:rPr>
                <w:noProof/>
                <w:webHidden/>
              </w:rPr>
            </w:r>
            <w:r w:rsidR="003167C0" w:rsidRPr="003167C0">
              <w:rPr>
                <w:noProof/>
                <w:webHidden/>
              </w:rPr>
              <w:fldChar w:fldCharType="separate"/>
            </w:r>
            <w:r w:rsidR="003167C0" w:rsidRPr="003167C0">
              <w:rPr>
                <w:noProof/>
                <w:webHidden/>
              </w:rPr>
              <w:t>4</w:t>
            </w:r>
            <w:r w:rsidR="003167C0" w:rsidRPr="003167C0">
              <w:rPr>
                <w:noProof/>
                <w:webHidden/>
              </w:rPr>
              <w:fldChar w:fldCharType="end"/>
            </w:r>
          </w:hyperlink>
        </w:p>
        <w:p w14:paraId="46111C24" w14:textId="764FC959" w:rsidR="003167C0" w:rsidRPr="003167C0" w:rsidRDefault="00000000">
          <w:pPr>
            <w:pStyle w:val="TOC1"/>
            <w:rPr>
              <w:rFonts w:asciiTheme="minorHAnsi" w:eastAsiaTheme="minorEastAsia" w:hAnsiTheme="minorHAnsi"/>
              <w:kern w:val="2"/>
              <w:lang w:eastAsia="en-ID"/>
              <w14:ligatures w14:val="standardContextual"/>
            </w:rPr>
          </w:pPr>
          <w:hyperlink w:anchor="_Toc136890182" w:history="1">
            <w:r w:rsidR="003167C0" w:rsidRPr="003167C0">
              <w:rPr>
                <w:rStyle w:val="Hyperlink"/>
              </w:rPr>
              <w:t>BAB IV. HASIL DAN PEMBAHASAN</w:t>
            </w:r>
            <w:r w:rsidR="003167C0" w:rsidRPr="003167C0">
              <w:rPr>
                <w:webHidden/>
              </w:rPr>
              <w:tab/>
            </w:r>
            <w:r w:rsidR="003167C0" w:rsidRPr="003167C0">
              <w:rPr>
                <w:webHidden/>
              </w:rPr>
              <w:fldChar w:fldCharType="begin"/>
            </w:r>
            <w:r w:rsidR="003167C0" w:rsidRPr="003167C0">
              <w:rPr>
                <w:webHidden/>
              </w:rPr>
              <w:instrText xml:space="preserve"> PAGEREF _Toc136890182 \h </w:instrText>
            </w:r>
            <w:r w:rsidR="003167C0" w:rsidRPr="003167C0">
              <w:rPr>
                <w:webHidden/>
              </w:rPr>
            </w:r>
            <w:r w:rsidR="003167C0" w:rsidRPr="003167C0">
              <w:rPr>
                <w:webHidden/>
              </w:rPr>
              <w:fldChar w:fldCharType="separate"/>
            </w:r>
            <w:r w:rsidR="003167C0" w:rsidRPr="003167C0">
              <w:rPr>
                <w:webHidden/>
              </w:rPr>
              <w:t>5</w:t>
            </w:r>
            <w:r w:rsidR="003167C0" w:rsidRPr="003167C0">
              <w:rPr>
                <w:webHidden/>
              </w:rPr>
              <w:fldChar w:fldCharType="end"/>
            </w:r>
          </w:hyperlink>
        </w:p>
        <w:p w14:paraId="19716500" w14:textId="29E12449"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3" w:history="1">
            <w:r w:rsidR="003167C0" w:rsidRPr="003167C0">
              <w:rPr>
                <w:rStyle w:val="Hyperlink"/>
                <w:noProof/>
              </w:rPr>
              <w:t>4.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Implementasi Hasil Percobaan Setiap Algoritma Optimisasi</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3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2E3C7543" w14:textId="569484B5"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4" w:history="1">
            <w:r w:rsidR="003167C0" w:rsidRPr="003167C0">
              <w:rPr>
                <w:rStyle w:val="Hyperlink"/>
                <w:noProof/>
              </w:rPr>
              <w:t>4.1.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imulasi dan Visualisasi Masing-masing</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4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606B5106" w14:textId="4E50D837"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5" w:history="1">
            <w:r w:rsidR="003167C0" w:rsidRPr="003167C0">
              <w:rPr>
                <w:rStyle w:val="Hyperlink"/>
                <w:noProof/>
              </w:rPr>
              <w:t>4.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Perbandingan parameter penyebab GRK</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5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10102A2D" w14:textId="379C4902"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6" w:history="1">
            <w:r w:rsidR="003167C0" w:rsidRPr="003167C0">
              <w:rPr>
                <w:rStyle w:val="Hyperlink"/>
                <w:noProof/>
              </w:rPr>
              <w:t>4.3</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Grafik Map Besar (Persentase)</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6 \h </w:instrText>
            </w:r>
            <w:r w:rsidR="003167C0" w:rsidRPr="003167C0">
              <w:rPr>
                <w:noProof/>
                <w:webHidden/>
              </w:rPr>
            </w:r>
            <w:r w:rsidR="003167C0" w:rsidRPr="003167C0">
              <w:rPr>
                <w:noProof/>
                <w:webHidden/>
              </w:rPr>
              <w:fldChar w:fldCharType="separate"/>
            </w:r>
            <w:r w:rsidR="003167C0" w:rsidRPr="003167C0">
              <w:rPr>
                <w:noProof/>
                <w:webHidden/>
              </w:rPr>
              <w:t>5</w:t>
            </w:r>
            <w:r w:rsidR="003167C0" w:rsidRPr="003167C0">
              <w:rPr>
                <w:noProof/>
                <w:webHidden/>
              </w:rPr>
              <w:fldChar w:fldCharType="end"/>
            </w:r>
          </w:hyperlink>
        </w:p>
        <w:p w14:paraId="572EAF67" w14:textId="672C443D" w:rsidR="003167C0" w:rsidRPr="003167C0" w:rsidRDefault="00000000">
          <w:pPr>
            <w:pStyle w:val="TOC1"/>
            <w:rPr>
              <w:rFonts w:asciiTheme="minorHAnsi" w:eastAsiaTheme="minorEastAsia" w:hAnsiTheme="minorHAnsi"/>
              <w:kern w:val="2"/>
              <w:lang w:eastAsia="en-ID"/>
              <w14:ligatures w14:val="standardContextual"/>
            </w:rPr>
          </w:pPr>
          <w:hyperlink w:anchor="_Toc136890187" w:history="1">
            <w:r w:rsidR="003167C0" w:rsidRPr="003167C0">
              <w:rPr>
                <w:rStyle w:val="Hyperlink"/>
              </w:rPr>
              <w:t>BAB V. KESIMPULAN DAN SARAN</w:t>
            </w:r>
            <w:r w:rsidR="003167C0" w:rsidRPr="003167C0">
              <w:rPr>
                <w:webHidden/>
              </w:rPr>
              <w:tab/>
            </w:r>
            <w:r w:rsidR="003167C0" w:rsidRPr="003167C0">
              <w:rPr>
                <w:webHidden/>
              </w:rPr>
              <w:fldChar w:fldCharType="begin"/>
            </w:r>
            <w:r w:rsidR="003167C0" w:rsidRPr="003167C0">
              <w:rPr>
                <w:webHidden/>
              </w:rPr>
              <w:instrText xml:space="preserve"> PAGEREF _Toc136890187 \h </w:instrText>
            </w:r>
            <w:r w:rsidR="003167C0" w:rsidRPr="003167C0">
              <w:rPr>
                <w:webHidden/>
              </w:rPr>
            </w:r>
            <w:r w:rsidR="003167C0" w:rsidRPr="003167C0">
              <w:rPr>
                <w:webHidden/>
              </w:rPr>
              <w:fldChar w:fldCharType="separate"/>
            </w:r>
            <w:r w:rsidR="003167C0" w:rsidRPr="003167C0">
              <w:rPr>
                <w:webHidden/>
              </w:rPr>
              <w:t>6</w:t>
            </w:r>
            <w:r w:rsidR="003167C0" w:rsidRPr="003167C0">
              <w:rPr>
                <w:webHidden/>
              </w:rPr>
              <w:fldChar w:fldCharType="end"/>
            </w:r>
          </w:hyperlink>
        </w:p>
        <w:p w14:paraId="350BDEF5" w14:textId="6F7246AD"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8" w:history="1">
            <w:r w:rsidR="003167C0" w:rsidRPr="003167C0">
              <w:rPr>
                <w:rStyle w:val="Hyperlink"/>
                <w:noProof/>
              </w:rPr>
              <w:t>5.1</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Kesimpul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8 \h </w:instrText>
            </w:r>
            <w:r w:rsidR="003167C0" w:rsidRPr="003167C0">
              <w:rPr>
                <w:noProof/>
                <w:webHidden/>
              </w:rPr>
            </w:r>
            <w:r w:rsidR="003167C0" w:rsidRPr="003167C0">
              <w:rPr>
                <w:noProof/>
                <w:webHidden/>
              </w:rPr>
              <w:fldChar w:fldCharType="separate"/>
            </w:r>
            <w:r w:rsidR="003167C0" w:rsidRPr="003167C0">
              <w:rPr>
                <w:noProof/>
                <w:webHidden/>
              </w:rPr>
              <w:t>6</w:t>
            </w:r>
            <w:r w:rsidR="003167C0" w:rsidRPr="003167C0">
              <w:rPr>
                <w:noProof/>
                <w:webHidden/>
              </w:rPr>
              <w:fldChar w:fldCharType="end"/>
            </w:r>
          </w:hyperlink>
        </w:p>
        <w:p w14:paraId="23751CFF" w14:textId="02ECACE3" w:rsidR="003167C0" w:rsidRPr="003167C0" w:rsidRDefault="00000000">
          <w:pPr>
            <w:pStyle w:val="TOC2"/>
            <w:rPr>
              <w:rFonts w:asciiTheme="minorHAnsi" w:eastAsiaTheme="minorEastAsia" w:hAnsiTheme="minorHAnsi"/>
              <w:noProof/>
              <w:kern w:val="2"/>
              <w:lang w:eastAsia="en-ID"/>
              <w14:ligatures w14:val="standardContextual"/>
            </w:rPr>
          </w:pPr>
          <w:hyperlink w:anchor="_Toc136890189" w:history="1">
            <w:r w:rsidR="003167C0" w:rsidRPr="003167C0">
              <w:rPr>
                <w:rStyle w:val="Hyperlink"/>
                <w:noProof/>
              </w:rPr>
              <w:t>5.2</w:t>
            </w:r>
            <w:r w:rsidR="003167C0" w:rsidRPr="003167C0">
              <w:rPr>
                <w:rFonts w:asciiTheme="minorHAnsi" w:eastAsiaTheme="minorEastAsia" w:hAnsiTheme="minorHAnsi"/>
                <w:noProof/>
                <w:kern w:val="2"/>
                <w:lang w:eastAsia="en-ID"/>
                <w14:ligatures w14:val="standardContextual"/>
              </w:rPr>
              <w:tab/>
            </w:r>
            <w:r w:rsidR="003167C0" w:rsidRPr="003167C0">
              <w:rPr>
                <w:rStyle w:val="Hyperlink"/>
                <w:noProof/>
              </w:rPr>
              <w:t>Saran</w:t>
            </w:r>
            <w:r w:rsidR="003167C0" w:rsidRPr="003167C0">
              <w:rPr>
                <w:noProof/>
                <w:webHidden/>
              </w:rPr>
              <w:tab/>
            </w:r>
            <w:r w:rsidR="003167C0" w:rsidRPr="003167C0">
              <w:rPr>
                <w:noProof/>
                <w:webHidden/>
              </w:rPr>
              <w:fldChar w:fldCharType="begin"/>
            </w:r>
            <w:r w:rsidR="003167C0" w:rsidRPr="003167C0">
              <w:rPr>
                <w:noProof/>
                <w:webHidden/>
              </w:rPr>
              <w:instrText xml:space="preserve"> PAGEREF _Toc136890189 \h </w:instrText>
            </w:r>
            <w:r w:rsidR="003167C0" w:rsidRPr="003167C0">
              <w:rPr>
                <w:noProof/>
                <w:webHidden/>
              </w:rPr>
            </w:r>
            <w:r w:rsidR="003167C0" w:rsidRPr="003167C0">
              <w:rPr>
                <w:noProof/>
                <w:webHidden/>
              </w:rPr>
              <w:fldChar w:fldCharType="separate"/>
            </w:r>
            <w:r w:rsidR="003167C0" w:rsidRPr="003167C0">
              <w:rPr>
                <w:noProof/>
                <w:webHidden/>
              </w:rPr>
              <w:t>6</w:t>
            </w:r>
            <w:r w:rsidR="003167C0" w:rsidRPr="003167C0">
              <w:rPr>
                <w:noProof/>
                <w:webHidden/>
              </w:rPr>
              <w:fldChar w:fldCharType="end"/>
            </w:r>
          </w:hyperlink>
        </w:p>
        <w:p w14:paraId="5EE61AC2" w14:textId="4077DDC1" w:rsidR="003167C0" w:rsidRPr="003167C0" w:rsidRDefault="00000000">
          <w:pPr>
            <w:pStyle w:val="TOC1"/>
            <w:rPr>
              <w:rFonts w:asciiTheme="minorHAnsi" w:eastAsiaTheme="minorEastAsia" w:hAnsiTheme="minorHAnsi"/>
              <w:kern w:val="2"/>
              <w:lang w:eastAsia="en-ID"/>
              <w14:ligatures w14:val="standardContextual"/>
            </w:rPr>
          </w:pPr>
          <w:hyperlink w:anchor="_Toc136890190" w:history="1">
            <w:r w:rsidR="003167C0" w:rsidRPr="003167C0">
              <w:rPr>
                <w:rStyle w:val="Hyperlink"/>
              </w:rPr>
              <w:t>DAFTAR PUSTAKA</w:t>
            </w:r>
            <w:r w:rsidR="003167C0" w:rsidRPr="003167C0">
              <w:rPr>
                <w:webHidden/>
              </w:rPr>
              <w:tab/>
            </w:r>
            <w:r w:rsidR="003167C0" w:rsidRPr="003167C0">
              <w:rPr>
                <w:webHidden/>
              </w:rPr>
              <w:fldChar w:fldCharType="begin"/>
            </w:r>
            <w:r w:rsidR="003167C0" w:rsidRPr="003167C0">
              <w:rPr>
                <w:webHidden/>
              </w:rPr>
              <w:instrText xml:space="preserve"> PAGEREF _Toc136890190 \h </w:instrText>
            </w:r>
            <w:r w:rsidR="003167C0" w:rsidRPr="003167C0">
              <w:rPr>
                <w:webHidden/>
              </w:rPr>
            </w:r>
            <w:r w:rsidR="003167C0" w:rsidRPr="003167C0">
              <w:rPr>
                <w:webHidden/>
              </w:rPr>
              <w:fldChar w:fldCharType="separate"/>
            </w:r>
            <w:r w:rsidR="003167C0" w:rsidRPr="003167C0">
              <w:rPr>
                <w:webHidden/>
              </w:rPr>
              <w:t>7</w:t>
            </w:r>
            <w:r w:rsidR="003167C0" w:rsidRPr="003167C0">
              <w:rPr>
                <w:webHidden/>
              </w:rPr>
              <w:fldChar w:fldCharType="end"/>
            </w:r>
          </w:hyperlink>
        </w:p>
        <w:p w14:paraId="7E220CBA" w14:textId="3C9D6030" w:rsidR="000F706A" w:rsidRDefault="000F706A" w:rsidP="00A350B3">
          <w:r w:rsidRPr="003167C0">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6890164"/>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6890165"/>
      <w:r w:rsidRPr="00750984">
        <w:rPr>
          <w:b/>
          <w:bCs/>
          <w:sz w:val="22"/>
          <w:szCs w:val="24"/>
        </w:rPr>
        <w:t>Latar Belakang</w:t>
      </w:r>
      <w:bookmarkEnd w:id="2"/>
    </w:p>
    <w:p w14:paraId="376839A5" w14:textId="1E2C721B" w:rsidR="00AD2DCF" w:rsidRPr="003A7A70" w:rsidRDefault="00AD2DCF" w:rsidP="00AD2DCF">
      <w:pPr>
        <w:rPr>
          <w:i/>
          <w:iCs/>
        </w:rPr>
      </w:pPr>
      <w:r w:rsidRPr="00AD2DCF">
        <w:t xml:space="preserve">Emisi gas rumah kaca (GRK) di Indonesia diperkirakan meningkat pada periode 2021-2030. </w:t>
      </w:r>
      <w:r>
        <w:t>Berdasarkan artikel dari DataIndonesia.Id yang ditulis oleh</w:t>
      </w:r>
      <w:r w:rsidR="00292E92">
        <w:t xml:space="preserve"> </w:t>
      </w:r>
      <w:r w:rsidR="00292E92">
        <w:fldChar w:fldCharType="begin"/>
      </w:r>
      <w:r w:rsidR="00292E92">
        <w:instrText xml:space="preserve"> ADDIN ZOTERO_ITEM CSL_CITATION {"citationID":"ikDM8cPH","properties":{"formattedCitation":"(Rizaty, 2022)","plainCitation":"(Rizaty, 2022)","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 2022)</w:t>
      </w:r>
      <w:r w:rsidR="00292E92">
        <w:fldChar w:fldCharType="end"/>
      </w:r>
      <w:r w:rsidRPr="00AD2DCF">
        <w:t xml:space="preserve">, emisi GRK nasional </w:t>
      </w:r>
      <w:r>
        <w:t xml:space="preserve">sudah </w:t>
      </w:r>
      <w:r w:rsidRPr="00AD2DCF">
        <w:t xml:space="preserve">mencapai 259,1 juta ton CO2 pada tahun 2021 berdasarkan data RUPTL PLN. Proyeksi emisi GRK tahun 2030 menunjukkan peningkatan sebesar 29,13% menjadi 334,6 juta ton CO2. Sebagian besar emisi GRK pada tahun tersebut berasal dari pembakaran batu bara (298,9 juta ton CO2 atau 89,3% total emisi), diikuti oleh emisi dari bahan bakar minyak (34 juta ton CO2) dan gas (1,7 juta ton CO2). </w:t>
      </w:r>
      <w:r w:rsidRPr="003A7A70">
        <w:rPr>
          <w:i/>
          <w:iCs/>
        </w:rPr>
        <w:t>Situasi tersebut telah menjadi isu yang semakin mendesak dan penting untuk dipahami dan perlu diatasi dalam permasalahan emisi GRK di Indonesia.</w:t>
      </w:r>
    </w:p>
    <w:p w14:paraId="5F531FBD" w14:textId="165C2FEC" w:rsidR="003A7A70" w:rsidRDefault="003A7A70" w:rsidP="003A7A70">
      <w:r>
        <w:t>Pertumbuhan penduduk di Indonesia yang terus meningkat dan kemajuan teknologi yang pesat 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Hal ini berdampak pada penggunaan bahan bakar fosil, seperti pembakaran kendaraan bermotor dan kegiatan industri, yang menjadi penyumbang salah satu faktor emisi </w:t>
      </w:r>
      <w:r w:rsidR="007F4514">
        <w:t>GRK</w:t>
      </w:r>
      <w:r>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t xml:space="preserve">. Menurut </w:t>
      </w:r>
      <w:r w:rsidR="00292E92">
        <w:fldChar w:fldCharType="begin"/>
      </w:r>
      <w:r w:rsidR="00292E92">
        <w:instrText xml:space="preserve"> ADDIN ZOTERO_ITEM CSL_CITATION {"citationID":"i5au5LBA","properties":{"formattedCitation":"(Yusuf et al., 2020)","plainCitation":"(Yusuf et al., 2020)","noteIndex":0},"citationItems":[{"id":932,"uris":["http://zotero.org/users/8530945/items/S9Q9H62B"],"itemData":{"id":932,"type":"article-journal","abstract":"This paper investigates the relationship between greenhouse gas emissions, energy consumption, and output growth among African OPEC countries (Libya, Nigeria, Angola, Algeria, Equatorial Guinea, and Gabon) using the panel autoregressive distributed lag model (PARDL) estimated by means of mean group (MG) and pooled mean group (PMG) for the period 1970–2016. The paper estimated three panel models comprising the components of greenhouse gasses which includes nitrous oxide, carbon dioxide (CO2), and methane and examined their relationship with economic growth and energy consumption. The findings of the study showed evidence of a positive impact of economic growth on both CO2 and methane emissions in the long run. Its impact on nitrous oxide emissions although positive was found to be statistically insignificant. Energy consumption was also found to produce an insignificant positive impact on CO2, methane, and nitrous oxide emissions in the long run. In the short run, economic growth exerts a significant positive effect on methane emissions; however, its effect on CO2 and nitrous oxide emissions although positive was found to be statistically insignificant. Energy consumption produces an insignificant impact on all components of greenhouse gasses in the short run. In addition, our empirical results showed the presence of a non-linear relationship between methane emissions and economic growth, confirming the existence of the environmental Kuznets curve (EKC) only in the case of methane emissions model.","container-title":"Environmental Science and Pollution Research","DOI":"10.1007/s11356-020-08065-z","ISSN":"0944-1344, 1614-7499","issue":"13","journalAbbreviation":"Environ Sci Pollut Res","language":"en","page":"15815-15823","source":"DOI.org (Crossref)","title":"Relationship between greenhouse gas emission, energy consumption, and economic growth: evidence from some selected oil-producing African countries","title-short":"Relationship between greenhouse gas emission, energy consumption, and economic growth","volume":"27","author":[{"family":"Yusuf","given":"Abdulmalik M."},{"family":"Abubakar","given":"Attahir Babaji"},{"family":"Mamman","given":"Suleiman O."}],"issued":{"date-parts":[["2020",5]]}}}],"schema":"https://github.com/citation-style-language/schema/raw/master/csl-citation.json"} </w:instrText>
      </w:r>
      <w:r w:rsidR="00292E92">
        <w:fldChar w:fldCharType="separate"/>
      </w:r>
      <w:r w:rsidR="00292E92" w:rsidRPr="00292E92">
        <w:rPr>
          <w:rFonts w:cs="Times New Roman"/>
        </w:rPr>
        <w:t>(Yusuf et al., 2020)</w:t>
      </w:r>
      <w:r w:rsidR="00292E92">
        <w:fldChar w:fldCharType="end"/>
      </w:r>
      <w:r>
        <w:t xml:space="preserve">, perubahan iklim </w:t>
      </w:r>
      <w:r w:rsidR="00292E92">
        <w:t xml:space="preserve">global </w:t>
      </w:r>
      <w:r>
        <w:t xml:space="preserve">saat ini </w:t>
      </w:r>
      <w:r w:rsidR="00292E92">
        <w:t>ber</w:t>
      </w:r>
      <w:r>
        <w:t>fokus pada peran faktor manusia dalam kontribusinya terhadap perubahan iklim</w:t>
      </w:r>
      <w:r w:rsidR="00292E92">
        <w:t xml:space="preserve"> yang</w:t>
      </w:r>
      <w:r>
        <w:t xml:space="preserve"> meskipun faktor alami juga memiliki pengaruh. Dampak dari peningkatan emisi </w:t>
      </w:r>
      <w:r w:rsidR="007F4514">
        <w:t>GRK</w:t>
      </w:r>
      <w:r>
        <w:t xml:space="preserve"> dan konsumsi energi di dunia</w:t>
      </w:r>
      <w:r w:rsidR="00292E92">
        <w:t xml:space="preserve"> juga</w:t>
      </w:r>
      <w:r>
        <w:t xml:space="preserve"> sangat signifikan terhadap lingkungan. </w:t>
      </w:r>
    </w:p>
    <w:p w14:paraId="3A9A021E" w14:textId="506BA818" w:rsidR="00AD2DCF" w:rsidRDefault="003A7A70" w:rsidP="003A7A70">
      <w:r>
        <w:t xml:space="preserve">Fenomena seperti kenaikan suhu global, perubahan iklim ekstrem, serta perubahan pola cuaca menjadi dampak serius dari peningkatan emisi </w:t>
      </w:r>
      <w:r w:rsidR="007F4514">
        <w:t>GRK</w:t>
      </w:r>
      <w:r>
        <w:t xml:space="preserve"> </w:t>
      </w:r>
      <w:r w:rsidR="00292E92">
        <w:fldChar w:fldCharType="begin"/>
      </w:r>
      <w:r w:rsidR="00292E92">
        <w:instrText xml:space="preserve"> ADDIN ZOTERO_ITEM CSL_CITATION {"citationID":"bSES2NWJ","properties":{"formattedCitation":"(Li et al., 2023)","plainCitation":"(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292E92" w:rsidRPr="00292E92">
        <w:rPr>
          <w:rFonts w:cs="Times New Roman"/>
        </w:rPr>
        <w:t>(Li et al., 2023)</w:t>
      </w:r>
      <w:r w:rsidR="00292E92">
        <w:fldChar w:fldCharType="end"/>
      </w:r>
      <w:r>
        <w:t xml:space="preserve">. </w:t>
      </w:r>
      <w:r w:rsidR="00481E62" w:rsidRPr="00481E62">
        <w:t xml:space="preserve">Selain itu, pola pengelolaan limbah di Indonesia juga memiliki kontribusi terhadap </w:t>
      </w:r>
      <w:r w:rsidR="007F4514">
        <w:t>GRK</w:t>
      </w:r>
      <w:r w:rsidR="00481E62" w:rsidRPr="00481E62">
        <w:t>, dengan 60-70% limbah yang dibuang ke tempat pembuangan akhir dan 30-40% yang berakhir di sungai, dibakar, atau dikelola secara mandiri oleh masyarakat</w:t>
      </w:r>
      <w:r w:rsidR="00292E92">
        <w:t xml:space="preserve"> </w:t>
      </w:r>
      <w:r w:rsidR="00292E92">
        <w:fldChar w:fldCharType="begin"/>
      </w:r>
      <w:r w:rsidR="00292E92">
        <w:instrText xml:space="preserve"> ADDIN ZOTERO_ITEM CSL_CITATION {"citationID":"81iTlrRd","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Bahkan pertumbuhan ekonomi dan aktivitas manusia di seluruh dunia memainkan peran penting dalam peningkatan konsentrasi emisi </w:t>
      </w:r>
      <w:r w:rsidR="007F4514">
        <w:t xml:space="preserve">GRK </w:t>
      </w:r>
      <w:r>
        <w:t xml:space="preserve">di atmosfer, yang secara negatif mempengaruhi perubahan iklim </w:t>
      </w:r>
      <w:r w:rsidR="00292E92" w:rsidRPr="00481E62">
        <w:fldChar w:fldCharType="begin"/>
      </w:r>
      <w:r w:rsidR="00292E92" w:rsidRPr="00481E62">
        <w:instrText xml:space="preserve"> ADDIN ZOTERO_ITEM CSL_CITATION {"citationID":"QyeSbULq","properties":{"formattedCitation":"(Prastiyo et al., 2020)","plainCitation":"(Prastiyo et al., 2020)","noteIndex":0},"citationItems":[{"id":895,"uris":["http://zotero.org/users/8530945/items/7QXCKG32"],"itemData":{"id":895,"type":"article-journal","abstract":"The agriculture and manufacturing sectors are the backbones of the Indonesian economy; for this reason, research on the effects of these sectors on carbon emissions is an important subject. This work adds urbanization to enrich research on the Environmental Kuznets Curve (EKC) in Indonesia. The results of this study indicate that the EKC hypothesis was confirmed in Indonesia with a turning point of 2057.89 USD/capita. The research results show that all variables affect the escalation of greenhouse gas emissions in Indonesia. Furthermore, there is a bidirectional causality relationship between emissions with economic growth, emissions with agricultural sector, emissions with manufacturing sector, economic growth with agricultural sector, and economic growth with manufacturing. The unidirectional causality is found in emissions by urbanization and economic growth by urbanization. To reduce the impact of environmental damage caused by the activities of agriculture, manufacturing, and urbanization sectors, it is recommended that the government conduct water-efficient rice cultivation and increase the use of renewable energy.","container-title":"Environmental Science and Pollution Research","DOI":"10.1007/s11356-020-10148-w","ISSN":"0944-1344, 1614-7499","issue":"33","journalAbbreviation":"Environ Sci Pollut Res","language":"en","page":"42092-42103","source":"DOI.org (Crossref)","title":"How agriculture, manufacture, and urbanization induced carbon emission? The case of Indonesia","title-short":"How agriculture, manufacture, and urbanization induced carbon emission?","volume":"27","author":[{"family":"Prastiyo","given":"Slamet Eko"},{"literal":"Irham"},{"family":"Hardyastuti","given":"Suhatmini"},{"literal":"Jamhari"}],"issued":{"date-parts":[["2020",11]]}}}],"schema":"https://github.com/citation-style-language/schema/raw/master/csl-citation.json"} </w:instrText>
      </w:r>
      <w:r w:rsidR="00292E92" w:rsidRPr="00481E62">
        <w:fldChar w:fldCharType="separate"/>
      </w:r>
      <w:r w:rsidR="00292E92" w:rsidRPr="00481E62">
        <w:rPr>
          <w:rFonts w:cs="Times New Roman"/>
        </w:rPr>
        <w:t>(Prastiyo et al., 2020)</w:t>
      </w:r>
      <w:r w:rsidR="00292E92" w:rsidRPr="00481E62">
        <w:fldChar w:fldCharType="end"/>
      </w:r>
      <w:r w:rsidRPr="00481E62">
        <w:t xml:space="preserve">. </w:t>
      </w:r>
    </w:p>
    <w:p w14:paraId="30DB157B" w14:textId="2905B519" w:rsidR="00540FE0" w:rsidRDefault="00540FE0" w:rsidP="00540FE0">
      <w:r>
        <w:t xml:space="preserve">Dalam upaya mengatasi permasalahan lingkungan terkait </w:t>
      </w:r>
      <w:r w:rsidR="007F4514">
        <w:t>GRK</w:t>
      </w:r>
      <w:r>
        <w:t xml:space="preserve">, </w:t>
      </w:r>
      <w:r w:rsidR="00CC2A3B">
        <w:t xml:space="preserve">terdapat penelitian yang </w:t>
      </w:r>
      <w:r>
        <w:t>mengusung pendekatan</w:t>
      </w:r>
      <w:r w:rsidR="00CC2A3B">
        <w:t xml:space="preserve"> dalam</w:t>
      </w:r>
      <w:r>
        <w:t xml:space="preserve"> teknologi dan optimisasi. </w:t>
      </w:r>
      <w:r w:rsidR="00CC2A3B">
        <w:t xml:space="preserve">Berdasarkan penelitian yang dilakukan oleh </w:t>
      </w:r>
      <w:r w:rsidR="00CC2A3B">
        <w:fldChar w:fldCharType="begin"/>
      </w:r>
      <w:r w:rsidR="00CC2A3B">
        <w:instrText xml:space="preserve"> ADDIN ZOTERO_ITEM CSL_CITATION {"citationID":"eYKcEslk","properties":{"formattedCitation":"(Rytter et al., 2012)","plainCitation":"(Rytter et al., 2012)","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CC2A3B">
        <w:fldChar w:fldCharType="separate"/>
      </w:r>
      <w:r w:rsidR="00CC2A3B" w:rsidRPr="00CC2A3B">
        <w:rPr>
          <w:rFonts w:cs="Times New Roman"/>
        </w:rPr>
        <w:t>(Rytter et al., 2012)</w:t>
      </w:r>
      <w:r w:rsidR="00CC2A3B">
        <w:fldChar w:fldCharType="end"/>
      </w:r>
      <w:r w:rsidR="00CC2A3B">
        <w:t>, p</w:t>
      </w:r>
      <w:r>
        <w:t xml:space="preserve">enggunaan </w:t>
      </w:r>
      <w:r w:rsidR="00CC2A3B">
        <w:t xml:space="preserve">Genetic Algorithm </w:t>
      </w:r>
      <w:r>
        <w:t xml:space="preserve">untuk menghitung iklim rumah kaca yang seimbang dalam </w:t>
      </w:r>
      <w:r>
        <w:lastRenderedPageBreak/>
        <w:t>memenuhi masalah optimasi multiobjektif yang ditentukan oleh model-model kontrol iklim yang ditambahkan secara independen.</w:t>
      </w:r>
      <w:r w:rsidR="00CC2A3B">
        <w:t xml:space="preserve"> Penerapan yang sama</w:t>
      </w:r>
      <w:r>
        <w:t xml:space="preserve"> </w:t>
      </w:r>
      <w:r w:rsidR="00CC2A3B">
        <w:t xml:space="preserve">pada </w:t>
      </w:r>
      <w:r>
        <w:t xml:space="preserve">strategi optimisasi penyebaran emisi untuk mengurangi </w:t>
      </w:r>
      <w:r w:rsidR="007F4514">
        <w:t xml:space="preserve">GRK </w:t>
      </w:r>
      <w:r>
        <w:t>yang disebabkan oleh unit pembangkit termal fosil dalam sistem kelistrikan</w:t>
      </w:r>
      <w:r w:rsidR="00CC2A3B">
        <w:t xml:space="preserve"> </w:t>
      </w:r>
      <w:r w:rsidR="00CC2A3B">
        <w:fldChar w:fldCharType="begin"/>
      </w:r>
      <w:r w:rsidR="00CC2A3B">
        <w:instrText xml:space="preserve"> ADDIN ZOTERO_ITEM CSL_CITATION {"citationID":"uzCWczBT","properties":{"formattedCitation":"(Naimi et al., 2013)","plainCitation":"(Naimi et al., 2013)","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CC2A3B">
        <w:fldChar w:fldCharType="separate"/>
      </w:r>
      <w:r w:rsidR="00CC2A3B" w:rsidRPr="00CC2A3B">
        <w:rPr>
          <w:rFonts w:cs="Times New Roman"/>
        </w:rPr>
        <w:t>(Naimi et al., 2013)</w:t>
      </w:r>
      <w:r w:rsidR="00CC2A3B">
        <w:fldChar w:fldCharType="end"/>
      </w:r>
      <w:r>
        <w:t>.</w:t>
      </w:r>
    </w:p>
    <w:p w14:paraId="5FD3ED91" w14:textId="6D946116" w:rsidR="00540FE0" w:rsidRDefault="00540FE0" w:rsidP="00540FE0">
      <w:r>
        <w:t xml:space="preserve">Dalam penelitian lainnya, penggunaan teknik pembelajaran mesin (machine learning) diintegrasikan dengan model matematika dan algoritma metaheuristik seperti </w:t>
      </w:r>
      <w:r w:rsidR="00CC2A3B">
        <w:t>P</w:t>
      </w:r>
      <w:r>
        <w:t xml:space="preserve">article </w:t>
      </w:r>
      <w:r w:rsidR="00CC2A3B">
        <w:t>S</w:t>
      </w:r>
      <w:r>
        <w:t xml:space="preserve">warm </w:t>
      </w:r>
      <w:r w:rsidR="00CC2A3B">
        <w:t>O</w:t>
      </w:r>
      <w:r>
        <w:t xml:space="preserve">ptimization (PSO) dan </w:t>
      </w:r>
      <w:r w:rsidR="00CC2A3B">
        <w:t>G</w:t>
      </w:r>
      <w:r>
        <w:t xml:space="preserve">rey </w:t>
      </w:r>
      <w:r w:rsidR="00CC2A3B">
        <w:t>W</w:t>
      </w:r>
      <w:r>
        <w:t xml:space="preserve">olf </w:t>
      </w:r>
      <w:r w:rsidR="00CC2A3B">
        <w:t>O</w:t>
      </w:r>
      <w:r>
        <w:t xml:space="preserve">ptimization (GWO) untuk memprediksi emisi </w:t>
      </w:r>
      <w:r w:rsidR="007F4514">
        <w:t xml:space="preserve">GRK </w:t>
      </w:r>
      <w:r>
        <w:t>hingga tahun 2028</w:t>
      </w:r>
      <w:r w:rsidR="00CC2A3B">
        <w:t xml:space="preserve"> </w:t>
      </w:r>
      <w:r w:rsidR="00CC2A3B">
        <w:fldChar w:fldCharType="begin"/>
      </w:r>
      <w:r w:rsidR="00CC2A3B">
        <w:instrText xml:space="preserve"> ADDIN ZOTERO_ITEM CSL_CITATION {"citationID":"9oFxsqxG","properties":{"formattedCitation":"(Adamu et al., 2021)","plainCitation":"(Adamu et al., 2021)","noteIndex":0},"citationItems":[{"id":902,"uris":["http://zotero.org/users/8530945/items/BQJ5S3NX"],"itemData":{"id":902,"type":"article-journal","abstract":"The recent advancements in science, engineering, and technology have facilitated huge generation of datasets. These huge datasets contain noisy, redundant, and irrelevant features which negatively affects the performance of classification techniques in machine learning and data mining process. Feature selection is a pre-processing stage for reducing the dimensionality of datasets by selecting the most important attributes while increasing the accuracy of classification at the same time. In this paper, we present a novel hybrid binary version of enhanced chaotic crow search and particle swarm optimization algorithm (ECCSPSOA) to solve feature selection problems. In the proposed ECCSPSOA, in order to navigate the feature space, we hybridized the enhanced version of the CSA algorithm which has a better search strategy and particle swarm optimization (PSO) which is capable of converging into the best global solution in the search field. We further embed opposition-based learning technique in the local search of the hybrid algorithm. The ECCSPSOA was compared using 15 datasets from the UCI repository with four well-known optimization algorithms, such as particle swarm optimization (PSO), binary particle swarm optimization (BPSO), crow search algorithm (CSA), and chaotic crow search algorithm (CCSA). In the experiments with k-Nearest Neighbour (KNN) as a classifier, six different performance metrics were used. To tackle the over-fitting problem, each dataset is divided into training and testing data using K-fold cross-validation. The computational findings demonstrate that the proposed algorithm obtains an average accuracy rate of 89.67 % over 15 datasets, indicating that our technique exceeds state-of-the-art findings in 12 of the 15 datasets studied. Furthermore, the suggested approach outperforms state-of-the-art methods in terms of fitness value and standard deviation, obtaining the lowest value in 13 and 8 of the datasets studied respectively.","container-title":"Machine Learning with Applications","DOI":"10.1016/j.mlwa.2021.100108","ISSN":"26668270","journalAbbreviation":"Machine Learning with Applications","language":"en","page":"100108","source":"DOI.org (Crossref)","title":"An hybrid particle swarm optimization with crow search algorithm for feature selection","volume":"6","author":[{"family":"Adamu","given":"Abdulhameed"},{"family":"Abdullahi","given":"Mohammed"},{"family":"Junaidu","given":"Sahalu Balarabe"},{"family":"Hassan","given":"Ibrahim Hayatu"}],"issued":{"date-parts":[["2021",12]]}}}],"schema":"https://github.com/citation-style-language/schema/raw/master/csl-citation.json"} </w:instrText>
      </w:r>
      <w:r w:rsidR="00CC2A3B">
        <w:fldChar w:fldCharType="separate"/>
      </w:r>
      <w:r w:rsidR="00CC2A3B" w:rsidRPr="00CC2A3B">
        <w:rPr>
          <w:rFonts w:cs="Times New Roman"/>
        </w:rPr>
        <w:t>(Adamu et al., 2021)</w:t>
      </w:r>
      <w:r w:rsidR="00CC2A3B">
        <w:fldChar w:fldCharType="end"/>
      </w:r>
      <w:r>
        <w:t xml:space="preserve">. </w:t>
      </w:r>
      <w:r w:rsidR="00CC2A3B">
        <w:t>Selain itu, m</w:t>
      </w:r>
      <w:r>
        <w:t xml:space="preserve">etode yang digunakan </w:t>
      </w:r>
      <w:r w:rsidR="00CC2A3B">
        <w:t xml:space="preserve">oleh </w:t>
      </w:r>
      <w:r w:rsidR="00CC2A3B">
        <w:fldChar w:fldCharType="begin"/>
      </w:r>
      <w:r w:rsidR="007B6CE4">
        <w:instrText xml:space="preserve"> ADDIN ZOTERO_ITEM CSL_CITATION {"citationID":"YGIMuCXx","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CC2A3B">
        <w:fldChar w:fldCharType="separate"/>
      </w:r>
      <w:r w:rsidR="006C1486" w:rsidRPr="006C1486">
        <w:rPr>
          <w:rFonts w:cs="Times New Roman"/>
        </w:rPr>
        <w:t xml:space="preserve">Uzlu </w:t>
      </w:r>
      <w:r w:rsidR="006C1486">
        <w:rPr>
          <w:rFonts w:cs="Times New Roman"/>
        </w:rPr>
        <w:t>(</w:t>
      </w:r>
      <w:r w:rsidR="006C1486" w:rsidRPr="006C1486">
        <w:rPr>
          <w:rFonts w:cs="Times New Roman"/>
        </w:rPr>
        <w:t>2021)</w:t>
      </w:r>
      <w:r w:rsidR="00CC2A3B">
        <w:fldChar w:fldCharType="end"/>
      </w:r>
      <w:r w:rsidR="00CC2A3B">
        <w:t xml:space="preserve"> dalam </w:t>
      </w:r>
      <w:r>
        <w:t xml:space="preserve">memperkirakan emisi </w:t>
      </w:r>
      <w:r w:rsidR="007F4514">
        <w:t xml:space="preserve">GRK </w:t>
      </w:r>
      <w:r>
        <w:t xml:space="preserve">meliputi metode statistik dan teknik komputasi lunak. Metode statistik yang sering digunakan mencakup analisis tren, metode deret waktu, </w:t>
      </w:r>
      <w:r w:rsidR="00CC2A3B">
        <w:t>G</w:t>
      </w:r>
      <w:r>
        <w:t xml:space="preserve">rey </w:t>
      </w:r>
      <w:r w:rsidR="007F4514">
        <w:t xml:space="preserve">Models </w:t>
      </w:r>
      <w:r>
        <w:t xml:space="preserve">(GMs), </w:t>
      </w:r>
      <w:r w:rsidR="00CC2A3B">
        <w:t xml:space="preserve">Autoregressive Integrated Moving Averages </w:t>
      </w:r>
      <w:r>
        <w:t xml:space="preserve">(ARIMAs), dan analisis regresi. Selain itu, teknik komputasi lunak seperti </w:t>
      </w:r>
      <w:r w:rsidR="007F4514">
        <w:t xml:space="preserve">Artificial Neural Networks </w:t>
      </w:r>
      <w:r>
        <w:t xml:space="preserve">(ANNs), algoritma metaheuristik seperti </w:t>
      </w:r>
      <w:r w:rsidR="00CC2A3B">
        <w:t xml:space="preserve">Artificial Bee Colony </w:t>
      </w:r>
      <w:r>
        <w:t xml:space="preserve">(ABC), </w:t>
      </w:r>
      <w:r w:rsidR="00CC2A3B">
        <w:t>Particle Swarm Optimization</w:t>
      </w:r>
      <w:r>
        <w:t xml:space="preserve"> (PSO), </w:t>
      </w:r>
      <w:r w:rsidR="00CC2A3B">
        <w:t xml:space="preserve">Harmony Search </w:t>
      </w:r>
      <w:r>
        <w:t xml:space="preserve">(HS), dan </w:t>
      </w:r>
      <w:r w:rsidR="00CC2A3B">
        <w:t>Evolutionary Algorithms Seperti Gene Expression Programming</w:t>
      </w:r>
      <w:r>
        <w:t xml:space="preserve"> (GEP) juga banyak digunakan</w:t>
      </w:r>
      <w:r w:rsidR="007F4514">
        <w:t xml:space="preserve"> </w:t>
      </w:r>
      <w:r w:rsidR="007F4514">
        <w:fldChar w:fldCharType="begin"/>
      </w:r>
      <w:r w:rsidR="007F4514">
        <w:instrText xml:space="preserve"> ADDIN ZOTERO_ITEM CSL_CITATION {"citationID":"sMJhDNxj","properties":{"formattedCitation":"(Uzlu, 2021)","plainCitation":"(Uzlu, 2021)","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7F4514">
        <w:fldChar w:fldCharType="separate"/>
      </w:r>
      <w:r w:rsidR="007F4514" w:rsidRPr="007F4514">
        <w:rPr>
          <w:rFonts w:cs="Times New Roman"/>
        </w:rPr>
        <w:t>(Uzlu, 2021)</w:t>
      </w:r>
      <w:r w:rsidR="007F4514">
        <w:fldChar w:fldCharType="end"/>
      </w:r>
      <w:r>
        <w:t xml:space="preserve">. </w:t>
      </w:r>
    </w:p>
    <w:p w14:paraId="15601203" w14:textId="42DD476B" w:rsidR="00540FE0" w:rsidRPr="00CC2A3B" w:rsidRDefault="00CC2A3B" w:rsidP="007F4514">
      <w:pPr>
        <w:spacing w:after="240"/>
      </w:pPr>
      <w:r>
        <w:t>Oleh sebab itu, d</w:t>
      </w:r>
      <w:r w:rsidR="00540FE0" w:rsidRPr="00CC2A3B">
        <w:t xml:space="preserve">alam pengembangan solusi terhadap perubahan lingkungan dan </w:t>
      </w:r>
      <w:r w:rsidR="007F4514">
        <w:t>GRK</w:t>
      </w:r>
      <w:r w:rsidR="00540FE0" w:rsidRPr="00CC2A3B">
        <w:t xml:space="preserve">, penelitian-penelitian tersebut memperlihatkan peran penting teknologi, model, dan optimisasi untuk mencapai tujuan mitigasi dan pengendalian emisi </w:t>
      </w:r>
      <w:r w:rsidR="007F4514">
        <w:t>GRK</w:t>
      </w:r>
      <w:r w:rsidR="00540FE0" w:rsidRPr="00CC2A3B">
        <w:t xml:space="preserve"> secara efektif.</w:t>
      </w:r>
      <w:r>
        <w:t xml:space="preserve"> Sehingga penulis pada penelitian ini, ingin menerapkan beberapa dari algoritma metaheuristik berupa optimisasi yang dapat menentukan variabel </w:t>
      </w:r>
      <w:r w:rsidR="007F4514">
        <w:t xml:space="preserve">utama sebagai </w:t>
      </w:r>
      <w:r>
        <w:t xml:space="preserve">penyebab GRK </w:t>
      </w:r>
      <w:r w:rsidR="007F4514">
        <w:t xml:space="preserve">di Indonesia </w:t>
      </w:r>
      <w:r>
        <w:t>berdasarkan data</w:t>
      </w:r>
      <w:r w:rsidR="007F4514">
        <w:t xml:space="preserve"> yang telah ada,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3" w:name="_Toc136890166"/>
      <w:r w:rsidRPr="00880F2C">
        <w:rPr>
          <w:b/>
          <w:bCs/>
          <w:sz w:val="22"/>
          <w:szCs w:val="24"/>
        </w:rPr>
        <w:t>Rumusan Masalah</w:t>
      </w:r>
      <w:bookmarkEnd w:id="3"/>
    </w:p>
    <w:p w14:paraId="5A36B645" w14:textId="08B12AB3" w:rsidR="0029362D" w:rsidRPr="00563773" w:rsidRDefault="00951DA3" w:rsidP="0029362D">
      <w:pPr>
        <w:spacing w:after="240"/>
        <w:ind w:left="709"/>
      </w:pPr>
      <w:r>
        <w:t xml:space="preserve">Berdasarkan latar belakang yang telah dijelaskan, rumusan masalah </w:t>
      </w:r>
      <w:r w:rsidR="00563773">
        <w:t xml:space="preserve">pada </w:t>
      </w:r>
      <w:r>
        <w:t xml:space="preserve">penelitian ini </w:t>
      </w:r>
      <w:r w:rsidR="00563773">
        <w:t>adalah b</w:t>
      </w:r>
      <w:r w:rsidRPr="00563773">
        <w:t xml:space="preserve">agaimana </w:t>
      </w:r>
      <w:r w:rsidR="007F4514">
        <w:t xml:space="preserve">penerapan optimisasi dengan </w:t>
      </w:r>
      <w:r w:rsidRPr="00563773">
        <w:t>algoritma</w:t>
      </w:r>
      <w:r w:rsidR="007F4514">
        <w:t xml:space="preserve"> metaheuristik dalam </w:t>
      </w:r>
      <w:r w:rsidRPr="00563773">
        <w:t xml:space="preserve">menganalisis dan menentukan penyebab emisi </w:t>
      </w:r>
      <w:r w:rsidR="007F4514">
        <w:t>GRK</w:t>
      </w:r>
      <w:r w:rsidR="007F4514" w:rsidRPr="00563773">
        <w:t xml:space="preserve"> </w:t>
      </w:r>
      <w:r w:rsidR="00A76F98" w:rsidRPr="00563773">
        <w:t>di Indonesia</w:t>
      </w:r>
      <w:r w:rsidR="00A76F98">
        <w:t xml:space="preserve"> dengan menghasilkan parameter yang </w:t>
      </w:r>
      <w:r w:rsidR="0029362D">
        <w:t>paling berpengaruh</w:t>
      </w:r>
      <w:r w:rsidR="00A76F98">
        <w:t>?</w:t>
      </w:r>
    </w:p>
    <w:p w14:paraId="4927BE9A" w14:textId="27ACF18C" w:rsidR="00DB6D7B" w:rsidRDefault="00DB6D7B" w:rsidP="0081549E">
      <w:pPr>
        <w:pStyle w:val="Style1"/>
        <w:rPr>
          <w:b/>
          <w:bCs/>
          <w:sz w:val="22"/>
          <w:szCs w:val="24"/>
        </w:rPr>
      </w:pPr>
      <w:bookmarkStart w:id="4" w:name="_Toc136890167"/>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6CACDA16" w:rsidR="009F6549" w:rsidRDefault="00C9386D" w:rsidP="009F6549">
      <w:pPr>
        <w:pStyle w:val="ListParagraph"/>
        <w:numPr>
          <w:ilvl w:val="6"/>
          <w:numId w:val="2"/>
        </w:numPr>
        <w:spacing w:after="240"/>
        <w:ind w:left="1134"/>
      </w:pPr>
      <w:r>
        <w:t>Berf</w:t>
      </w:r>
      <w:r w:rsidR="009F6549">
        <w:t xml:space="preserve">okus pada emisi </w:t>
      </w:r>
      <w:r w:rsidR="007F4514">
        <w:t>GRK</w:t>
      </w:r>
      <w:r w:rsidR="009F6549">
        <w:t xml:space="preserve"> yang terbatas pada di Indonesia, mempertimbangkan karakteristik geografis, demografis, dan </w:t>
      </w:r>
      <w:r w:rsidR="00B62BD9">
        <w:t>sektor yang memengaruhinya</w:t>
      </w:r>
      <w:r w:rsidR="009F6549">
        <w:t>.</w:t>
      </w:r>
    </w:p>
    <w:p w14:paraId="11CA9AE1" w14:textId="4ACF564B" w:rsidR="00A55A7E" w:rsidRPr="00A03530" w:rsidRDefault="009F6549" w:rsidP="009F6549">
      <w:pPr>
        <w:pStyle w:val="ListParagraph"/>
        <w:numPr>
          <w:ilvl w:val="6"/>
          <w:numId w:val="2"/>
        </w:numPr>
        <w:spacing w:after="240"/>
        <w:ind w:left="1134"/>
      </w:pPr>
      <w:r>
        <w:lastRenderedPageBreak/>
        <w:t xml:space="preserve">Penelitian ini akan </w:t>
      </w:r>
      <w:r w:rsidR="00D862B0">
        <w:t>mengimplementasikan</w:t>
      </w:r>
      <w:r>
        <w:t xml:space="preserve"> algoritma optimisasi yang menggunakan parameter</w:t>
      </w:r>
      <w:r w:rsidR="007F4514">
        <w:t xml:space="preserve"> berupa variabel-variabel </w:t>
      </w:r>
      <w:r>
        <w:t xml:space="preserve">yang </w:t>
      </w:r>
      <w:r w:rsidR="00D14E50">
        <w:t>b</w:t>
      </w:r>
      <w:r>
        <w:t xml:space="preserve">erkaitan erat dengan emisi </w:t>
      </w:r>
      <w:r w:rsidR="007F4514">
        <w:t>GRK</w:t>
      </w:r>
      <w:r>
        <w:t xml:space="preserve"> seperti jumlah penduduk, perubahan temperatur, jumlah kadar </w:t>
      </w:r>
      <w:r w:rsidR="007F4514">
        <w:t>GRK</w:t>
      </w:r>
      <w:r>
        <w:t xml:space="preserve">, perubahan iklim, deforestasi, dan perubahan penggunaan lahan. </w:t>
      </w:r>
    </w:p>
    <w:p w14:paraId="6F2F5B23" w14:textId="7B183D99" w:rsidR="00DB6D7B" w:rsidRDefault="00DB6D7B" w:rsidP="0081549E">
      <w:pPr>
        <w:pStyle w:val="Style1"/>
        <w:rPr>
          <w:b/>
          <w:bCs/>
          <w:sz w:val="22"/>
          <w:szCs w:val="24"/>
        </w:rPr>
      </w:pPr>
      <w:bookmarkStart w:id="5" w:name="_Toc136890168"/>
      <w:r w:rsidRPr="00B94E49">
        <w:rPr>
          <w:b/>
          <w:bCs/>
          <w:sz w:val="22"/>
          <w:szCs w:val="24"/>
        </w:rPr>
        <w:t xml:space="preserve">Tujuan </w:t>
      </w:r>
      <w:r w:rsidR="009F6549">
        <w:rPr>
          <w:b/>
          <w:bCs/>
          <w:sz w:val="22"/>
          <w:szCs w:val="24"/>
        </w:rPr>
        <w:t>Penilitian</w:t>
      </w:r>
      <w:bookmarkEnd w:id="5"/>
    </w:p>
    <w:p w14:paraId="2DD688D1" w14:textId="00806CE1" w:rsidR="009F6549" w:rsidRDefault="00A55A7E" w:rsidP="00A76F98">
      <w:pPr>
        <w:spacing w:after="240"/>
      </w:pPr>
      <w:r>
        <w:t xml:space="preserve">Tujuan dari </w:t>
      </w:r>
      <w:r w:rsidR="00A76F98">
        <w:t>penelitian ini adalah m</w:t>
      </w:r>
      <w:r w:rsidR="00C9386D" w:rsidRPr="00C9386D">
        <w:t xml:space="preserve">embantu dalam </w:t>
      </w:r>
      <w:r w:rsidR="007F4514">
        <w:t xml:space="preserve">menentukan </w:t>
      </w:r>
      <w:r w:rsidR="00C9386D" w:rsidRPr="00C9386D">
        <w:t xml:space="preserve">parameter-parameter </w:t>
      </w:r>
      <w:r w:rsidR="00D14E50">
        <w:t xml:space="preserve">penyebab </w:t>
      </w:r>
      <w:r w:rsidR="00C9386D" w:rsidRPr="00C9386D">
        <w:t xml:space="preserve">emisi </w:t>
      </w:r>
      <w:r w:rsidR="007F4514">
        <w:t xml:space="preserve">GRK paling besar </w:t>
      </w:r>
      <w:r w:rsidR="00C9386D" w:rsidRPr="00C9386D">
        <w:t>di Indonesia</w:t>
      </w:r>
      <w:r w:rsidR="00C9386D">
        <w:t xml:space="preserve"> dengan m</w:t>
      </w:r>
      <w:r w:rsidR="009F6549">
        <w:t xml:space="preserve">enggunakan </w:t>
      </w:r>
      <w:r w:rsidR="007F4514">
        <w:t xml:space="preserve">optimisasi dengan </w:t>
      </w:r>
      <w:r w:rsidR="007F4514" w:rsidRPr="00563773">
        <w:t>algoritma</w:t>
      </w:r>
      <w:r w:rsidR="007F4514">
        <w:t xml:space="preserve"> metaheuristik</w:t>
      </w:r>
      <w:r w:rsidR="009F6549">
        <w:t xml:space="preserve"> untuk menganalisis dan menentukan </w:t>
      </w:r>
      <w:r w:rsidR="00D14E50">
        <w:t xml:space="preserve">parameter </w:t>
      </w:r>
      <w:r w:rsidR="009F6549">
        <w:t xml:space="preserve">penyebab </w:t>
      </w:r>
      <w:r w:rsidR="00D14E50">
        <w:t xml:space="preserve">paling berpengaruh pada </w:t>
      </w:r>
      <w:r w:rsidR="007F4514">
        <w:t>GRK</w:t>
      </w:r>
      <w:r w:rsidR="00D14E50">
        <w:t>.</w:t>
      </w:r>
    </w:p>
    <w:p w14:paraId="3F46ECC7" w14:textId="60FCE8EE" w:rsidR="00DB6D7B" w:rsidRPr="00B94E49" w:rsidRDefault="00DB6D7B" w:rsidP="0081549E">
      <w:pPr>
        <w:pStyle w:val="Style1"/>
        <w:rPr>
          <w:b/>
          <w:bCs/>
          <w:sz w:val="22"/>
          <w:szCs w:val="24"/>
        </w:rPr>
      </w:pPr>
      <w:bookmarkStart w:id="6" w:name="_Toc136890169"/>
      <w:r w:rsidRPr="00B94E49">
        <w:rPr>
          <w:b/>
          <w:bCs/>
          <w:sz w:val="22"/>
          <w:szCs w:val="24"/>
        </w:rPr>
        <w:t xml:space="preserve">Manfaat </w:t>
      </w:r>
      <w:r w:rsidR="009F6549">
        <w:rPr>
          <w:b/>
          <w:bCs/>
          <w:sz w:val="22"/>
          <w:szCs w:val="24"/>
        </w:rPr>
        <w:t>Penelitian</w:t>
      </w:r>
      <w:bookmarkEnd w:id="6"/>
    </w:p>
    <w:p w14:paraId="5B03C634" w14:textId="1D23D341" w:rsidR="00C9386D" w:rsidRDefault="00C9386D" w:rsidP="00F25795">
      <w:r w:rsidRPr="00C9386D">
        <w:t xml:space="preserve">Penelitian ini diharapkan dapat memberikan kontribusi penting dalam memahami dan mengatasi masalah emisi </w:t>
      </w:r>
      <w:r w:rsidR="007F4514">
        <w:t>GRK</w:t>
      </w:r>
      <w:r w:rsidR="007F4514" w:rsidRPr="00C9386D">
        <w:t xml:space="preserve"> </w:t>
      </w:r>
      <w:r w:rsidRPr="00C9386D">
        <w:t>di Indonesia, serta merumuskan strategi penanggulangan yang lebih efektif dan efisien. Dengan pemanfaatan teknologi algoritma optimisasi, penelitian ini juga dapat memberikan pendekatan yang leb</w:t>
      </w:r>
      <w:r w:rsidR="00D862B0">
        <w:t>i</w:t>
      </w:r>
      <w:r w:rsidRPr="00C9386D">
        <w:t xml:space="preserve">h akurat dan efisien dalam menentukan penyebab </w:t>
      </w:r>
      <w:r w:rsidR="007F4514">
        <w:t>GRK</w:t>
      </w:r>
      <w:r w:rsidRPr="00C9386D">
        <w:t>.</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7" w:name="_Toc136890170"/>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6890171"/>
      <w:r>
        <w:rPr>
          <w:b/>
          <w:bCs/>
          <w:sz w:val="22"/>
          <w:szCs w:val="24"/>
        </w:rPr>
        <w:t>Gas Rumah Kaca</w:t>
      </w:r>
      <w:r w:rsidR="00F25795">
        <w:rPr>
          <w:b/>
          <w:bCs/>
          <w:sz w:val="22"/>
          <w:szCs w:val="24"/>
        </w:rPr>
        <w:t xml:space="preserve"> (GRK)</w:t>
      </w:r>
      <w:bookmarkEnd w:id="8"/>
    </w:p>
    <w:p w14:paraId="2597E1DD" w14:textId="2D317302"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instrText xml:space="preserve"> ADDIN ZOTERO_ITEM CSL_CITATION {"citationID":"bacSwuSO","properties":{"formattedCitation":"(Wang et al., 2022)","plainCitation":"(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Pr="006C1486">
        <w:rPr>
          <w:rFonts w:cs="Times New Roman"/>
        </w:rPr>
        <w:t>(Wang et al., 2022)</w:t>
      </w:r>
      <w:r>
        <w:fldChar w:fldCharType="end"/>
      </w:r>
      <w:r w:rsidRPr="006C1486">
        <w:t>.</w:t>
      </w:r>
    </w:p>
    <w:p w14:paraId="4CBF2EEB" w14:textId="094DCA64"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7B6CE4">
        <w:instrText xml:space="preserve"> ADDIN ZOTERO_ITEM CSL_CITATION {"citationID":"16s2Bq0l","properties":{"formattedCitation":"(Pratama, 2019)","plainCitation":"(Pratama, 2019)","noteIndex":0},"citationItems":[{"id":949,"uris":["http://zotero.org/users/8530945/items/L4CAK3JC"],"itemData":{"id":949,"type":"article-journal","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B40A1B1"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instrText xml:space="preserve"> ADDIN ZOTERO_ITEM CSL_CITATION {"citationID":"uT5HXP9U","properties":{"formattedCitation":"(Li et al., 2023)","plainCitation":"(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Pr="00660A89">
        <w:rPr>
          <w:rFonts w:cs="Times New Roman"/>
        </w:rPr>
        <w:t>(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2BAEA617" w14:textId="4F105544" w:rsidR="00660A89" w:rsidRDefault="00660A89" w:rsidP="00660A89">
      <w:r>
        <w:t xml:space="preserve">Menurut </w:t>
      </w:r>
      <w:r>
        <w:fldChar w:fldCharType="begin"/>
      </w:r>
      <w:r>
        <w:instrText xml:space="preserve"> ADDIN ZOTERO_ITEM CSL_CITATION {"citationID":"Tp6YFH5q","properties":{"formattedCitation":"(Khairunnisa Musari &amp; Sayah, 2021)","plainCitation":"(Khairunnisa Musari &amp; Sayah, 2021)","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w:t>
      </w:r>
      <w:r>
        <w:t>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w:t>
      </w:r>
      <w:r>
        <w:t xml:space="preserve">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13461E2D" w14:textId="77777777" w:rsidR="00660A89" w:rsidRDefault="00660A89" w:rsidP="00660A89"/>
    <w:p w14:paraId="07F24A3C" w14:textId="6730AFDE" w:rsidR="00DF0D31" w:rsidRDefault="00DF0D31" w:rsidP="00DF0D31">
      <w:pPr>
        <w:pStyle w:val="Style1"/>
        <w:numPr>
          <w:ilvl w:val="1"/>
          <w:numId w:val="9"/>
        </w:numPr>
        <w:rPr>
          <w:b/>
          <w:bCs/>
          <w:sz w:val="22"/>
          <w:szCs w:val="24"/>
        </w:rPr>
      </w:pPr>
      <w:bookmarkStart w:id="9" w:name="_Toc136890172"/>
      <w:r>
        <w:rPr>
          <w:b/>
          <w:bCs/>
          <w:sz w:val="22"/>
          <w:szCs w:val="24"/>
        </w:rPr>
        <w:t>Metode Algoritma Optimisasi (Secara Umum)</w:t>
      </w:r>
      <w:bookmarkEnd w:id="9"/>
    </w:p>
    <w:p w14:paraId="6D02D47C" w14:textId="77777777" w:rsidR="00660A89" w:rsidRDefault="00660A89" w:rsidP="00050D42"/>
    <w:p w14:paraId="3D231C04" w14:textId="224CC6DE" w:rsidR="00DF0D31" w:rsidRPr="00676874" w:rsidRDefault="00DF0D31" w:rsidP="00676874">
      <w:pPr>
        <w:pStyle w:val="Style1"/>
        <w:numPr>
          <w:ilvl w:val="1"/>
          <w:numId w:val="9"/>
        </w:numPr>
        <w:rPr>
          <w:b/>
          <w:bCs/>
          <w:sz w:val="22"/>
          <w:szCs w:val="24"/>
        </w:rPr>
      </w:pPr>
      <w:bookmarkStart w:id="10" w:name="_Toc136890173"/>
      <w:r>
        <w:rPr>
          <w:b/>
          <w:bCs/>
          <w:sz w:val="22"/>
          <w:szCs w:val="24"/>
        </w:rPr>
        <w:t>Metode Algoritma Optimisasi (Satu-persatu beserta definisi, alur, manfaat, dan eksekusi yang diterapkan)</w:t>
      </w:r>
      <w:bookmarkEnd w:id="10"/>
      <w:r w:rsidR="00EE09DA">
        <w:rPr>
          <w:b/>
          <w:bCs/>
          <w:sz w:val="22"/>
          <w:szCs w:val="24"/>
        </w:rPr>
        <w:t xml:space="preserve"> [PSO, GA, </w:t>
      </w:r>
      <w:r w:rsidR="00923E04">
        <w:rPr>
          <w:b/>
          <w:bCs/>
          <w:sz w:val="22"/>
          <w:szCs w:val="24"/>
        </w:rPr>
        <w:t>DE</w:t>
      </w:r>
      <w:r w:rsidR="00EE09DA">
        <w:rPr>
          <w:b/>
          <w:bCs/>
          <w:sz w:val="22"/>
          <w:szCs w:val="24"/>
        </w:rPr>
        <w:t>, GWO]</w:t>
      </w:r>
    </w:p>
    <w:p w14:paraId="18C1E20D" w14:textId="0BD48D06" w:rsidR="005F5617" w:rsidRDefault="005F5617" w:rsidP="00DF0D31">
      <w:pPr>
        <w:pStyle w:val="Style1"/>
        <w:numPr>
          <w:ilvl w:val="1"/>
          <w:numId w:val="9"/>
        </w:numPr>
        <w:rPr>
          <w:b/>
          <w:bCs/>
          <w:sz w:val="22"/>
          <w:szCs w:val="24"/>
        </w:rPr>
      </w:pPr>
      <w:bookmarkStart w:id="11" w:name="_Toc136890174"/>
      <w:r>
        <w:rPr>
          <w:b/>
          <w:bCs/>
          <w:sz w:val="22"/>
          <w:szCs w:val="24"/>
        </w:rPr>
        <w:t>Studi Literatur 3C2S</w:t>
      </w:r>
      <w:bookmarkEnd w:id="11"/>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2" w:name="_Toc136890175"/>
      <w:r>
        <w:rPr>
          <w:sz w:val="22"/>
          <w:szCs w:val="28"/>
        </w:rPr>
        <w:lastRenderedPageBreak/>
        <w:t>METODE PENELITIAN</w:t>
      </w:r>
      <w:bookmarkEnd w:id="12"/>
    </w:p>
    <w:p w14:paraId="0506AD67" w14:textId="77777777" w:rsidR="00DF0D31" w:rsidRPr="00871E6F" w:rsidRDefault="00DF0D31" w:rsidP="00DF0D31">
      <w:pPr>
        <w:rPr>
          <w:sz w:val="20"/>
          <w:szCs w:val="20"/>
        </w:rPr>
      </w:pPr>
    </w:p>
    <w:p w14:paraId="6C36F539" w14:textId="6E7CEF8D" w:rsidR="00DF0D31" w:rsidRDefault="00DF0D31" w:rsidP="00DF0D31">
      <w:pPr>
        <w:pStyle w:val="Style1"/>
        <w:numPr>
          <w:ilvl w:val="1"/>
          <w:numId w:val="10"/>
        </w:numPr>
        <w:rPr>
          <w:b/>
          <w:bCs/>
          <w:sz w:val="22"/>
          <w:szCs w:val="24"/>
        </w:rPr>
      </w:pPr>
      <w:bookmarkStart w:id="13" w:name="_Toc136890176"/>
      <w:r>
        <w:rPr>
          <w:b/>
          <w:bCs/>
          <w:sz w:val="22"/>
          <w:szCs w:val="24"/>
        </w:rPr>
        <w:t xml:space="preserve">Data </w:t>
      </w:r>
      <w:r w:rsidR="001B6B19" w:rsidRPr="00F25795">
        <w:rPr>
          <w:b/>
          <w:bCs/>
          <w:i/>
          <w:iCs/>
          <w:sz w:val="22"/>
          <w:szCs w:val="24"/>
        </w:rPr>
        <w:t>Overview</w:t>
      </w:r>
      <w:bookmarkEnd w:id="13"/>
      <w:r w:rsidR="001B6B19">
        <w:rPr>
          <w:b/>
          <w:bCs/>
          <w:sz w:val="22"/>
          <w:szCs w:val="24"/>
        </w:rPr>
        <w:t xml:space="preserve"> </w:t>
      </w:r>
    </w:p>
    <w:p w14:paraId="2C274221" w14:textId="39BFD7C3" w:rsidR="00DF0D31" w:rsidRDefault="001B6B19" w:rsidP="00DF0D31">
      <w:pPr>
        <w:pStyle w:val="Style1"/>
        <w:numPr>
          <w:ilvl w:val="1"/>
          <w:numId w:val="10"/>
        </w:numPr>
        <w:rPr>
          <w:b/>
          <w:bCs/>
          <w:sz w:val="22"/>
          <w:szCs w:val="24"/>
        </w:rPr>
      </w:pPr>
      <w:bookmarkStart w:id="14" w:name="_Toc136890177"/>
      <w:r>
        <w:rPr>
          <w:b/>
          <w:bCs/>
          <w:sz w:val="22"/>
          <w:szCs w:val="24"/>
        </w:rPr>
        <w:t xml:space="preserve">Data </w:t>
      </w:r>
      <w:r w:rsidRPr="00F25795">
        <w:rPr>
          <w:b/>
          <w:bCs/>
          <w:i/>
          <w:iCs/>
          <w:sz w:val="22"/>
          <w:szCs w:val="24"/>
        </w:rPr>
        <w:t>Collection</w:t>
      </w:r>
      <w:bookmarkEnd w:id="14"/>
    </w:p>
    <w:p w14:paraId="1B4DD430" w14:textId="2632F2D7" w:rsidR="001B6B19" w:rsidRDefault="001B6B19" w:rsidP="00DF0D31">
      <w:pPr>
        <w:pStyle w:val="Style1"/>
        <w:numPr>
          <w:ilvl w:val="1"/>
          <w:numId w:val="10"/>
        </w:numPr>
        <w:rPr>
          <w:b/>
          <w:bCs/>
          <w:sz w:val="22"/>
          <w:szCs w:val="24"/>
        </w:rPr>
      </w:pPr>
      <w:bookmarkStart w:id="15" w:name="_Toc136890178"/>
      <w:r>
        <w:rPr>
          <w:b/>
          <w:bCs/>
          <w:sz w:val="22"/>
          <w:szCs w:val="24"/>
        </w:rPr>
        <w:t>Flowchart of each optimization algorithm (Math/Syntax Included)</w:t>
      </w:r>
      <w:bookmarkEnd w:id="15"/>
    </w:p>
    <w:p w14:paraId="5344AA25" w14:textId="502D958A" w:rsidR="001B6B19" w:rsidRDefault="001B6B19" w:rsidP="001B6B19">
      <w:pPr>
        <w:pStyle w:val="Style1"/>
        <w:numPr>
          <w:ilvl w:val="2"/>
          <w:numId w:val="10"/>
        </w:numPr>
        <w:rPr>
          <w:b/>
          <w:bCs/>
          <w:sz w:val="22"/>
          <w:szCs w:val="24"/>
        </w:rPr>
      </w:pPr>
      <w:bookmarkStart w:id="16" w:name="_Toc136890179"/>
      <w:r>
        <w:rPr>
          <w:b/>
          <w:bCs/>
          <w:sz w:val="22"/>
          <w:szCs w:val="24"/>
        </w:rPr>
        <w:t>Algo A Flow</w:t>
      </w:r>
      <w:bookmarkEnd w:id="16"/>
    </w:p>
    <w:p w14:paraId="3803F54F" w14:textId="2D15362C" w:rsidR="001B6B19" w:rsidRDefault="001B6B19" w:rsidP="001B6B19">
      <w:pPr>
        <w:pStyle w:val="Style1"/>
        <w:numPr>
          <w:ilvl w:val="2"/>
          <w:numId w:val="10"/>
        </w:numPr>
        <w:rPr>
          <w:b/>
          <w:bCs/>
          <w:sz w:val="22"/>
          <w:szCs w:val="24"/>
        </w:rPr>
      </w:pPr>
      <w:bookmarkStart w:id="17" w:name="_Toc136890180"/>
      <w:r>
        <w:rPr>
          <w:b/>
          <w:bCs/>
          <w:sz w:val="22"/>
          <w:szCs w:val="24"/>
        </w:rPr>
        <w:t>Penyelesaian Solusi Algo A</w:t>
      </w:r>
      <w:bookmarkEnd w:id="17"/>
      <w:r>
        <w:rPr>
          <w:b/>
          <w:bCs/>
          <w:sz w:val="22"/>
          <w:szCs w:val="24"/>
        </w:rPr>
        <w:t xml:space="preserve"> </w:t>
      </w:r>
    </w:p>
    <w:p w14:paraId="39C12924" w14:textId="5C0A764D" w:rsidR="001B6B19" w:rsidRDefault="001B6B19" w:rsidP="001B6B19">
      <w:pPr>
        <w:pStyle w:val="Style1"/>
        <w:numPr>
          <w:ilvl w:val="1"/>
          <w:numId w:val="10"/>
        </w:numPr>
        <w:rPr>
          <w:b/>
          <w:bCs/>
          <w:sz w:val="22"/>
          <w:szCs w:val="24"/>
        </w:rPr>
      </w:pPr>
      <w:bookmarkStart w:id="18" w:name="_Toc136890181"/>
      <w:r>
        <w:rPr>
          <w:b/>
          <w:bCs/>
          <w:sz w:val="22"/>
          <w:szCs w:val="24"/>
        </w:rPr>
        <w:t>…</w:t>
      </w:r>
      <w:bookmarkEnd w:id="18"/>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19" w:name="_Toc136890182"/>
      <w:r>
        <w:rPr>
          <w:sz w:val="22"/>
          <w:szCs w:val="28"/>
        </w:rPr>
        <w:lastRenderedPageBreak/>
        <w:t>HASIL DAN PEMBAHASAN</w:t>
      </w:r>
      <w:bookmarkEnd w:id="19"/>
    </w:p>
    <w:p w14:paraId="066E51B1" w14:textId="77777777" w:rsidR="001B6B19" w:rsidRPr="00871E6F" w:rsidRDefault="001B6B19" w:rsidP="001B6B19">
      <w:pPr>
        <w:rPr>
          <w:sz w:val="20"/>
          <w:szCs w:val="20"/>
        </w:rPr>
      </w:pPr>
    </w:p>
    <w:p w14:paraId="0903A673" w14:textId="66E77D27" w:rsidR="001B6B19" w:rsidRDefault="001B6B19" w:rsidP="001B6B19">
      <w:pPr>
        <w:pStyle w:val="Style1"/>
        <w:numPr>
          <w:ilvl w:val="1"/>
          <w:numId w:val="11"/>
        </w:numPr>
        <w:rPr>
          <w:b/>
          <w:bCs/>
          <w:sz w:val="22"/>
          <w:szCs w:val="24"/>
        </w:rPr>
      </w:pPr>
      <w:bookmarkStart w:id="20" w:name="_Toc136890183"/>
      <w:r>
        <w:rPr>
          <w:b/>
          <w:bCs/>
          <w:sz w:val="22"/>
          <w:szCs w:val="24"/>
        </w:rPr>
        <w:t>Implementasi Hasil Percobaan</w:t>
      </w:r>
      <w:r w:rsidR="00F25795">
        <w:rPr>
          <w:b/>
          <w:bCs/>
          <w:sz w:val="22"/>
          <w:szCs w:val="24"/>
        </w:rPr>
        <w:t xml:space="preserve"> Setiap Algoritma Optimisasi</w:t>
      </w:r>
      <w:bookmarkEnd w:id="20"/>
    </w:p>
    <w:p w14:paraId="19CF2DA5" w14:textId="450A0033" w:rsidR="001B6B19" w:rsidRDefault="001B6B19" w:rsidP="00F25795">
      <w:pPr>
        <w:pStyle w:val="Style1"/>
        <w:numPr>
          <w:ilvl w:val="2"/>
          <w:numId w:val="11"/>
        </w:numPr>
        <w:rPr>
          <w:b/>
          <w:bCs/>
          <w:sz w:val="22"/>
          <w:szCs w:val="24"/>
        </w:rPr>
      </w:pPr>
      <w:bookmarkStart w:id="21" w:name="_Toc136890184"/>
      <w:r>
        <w:rPr>
          <w:b/>
          <w:bCs/>
          <w:sz w:val="22"/>
          <w:szCs w:val="24"/>
        </w:rPr>
        <w:t>Simulasi dan Visualisasi</w:t>
      </w:r>
      <w:r w:rsidR="00F25795">
        <w:rPr>
          <w:b/>
          <w:bCs/>
          <w:sz w:val="22"/>
          <w:szCs w:val="24"/>
        </w:rPr>
        <w:t xml:space="preserve"> Masing-masing</w:t>
      </w:r>
      <w:bookmarkEnd w:id="21"/>
    </w:p>
    <w:p w14:paraId="57D9B64D" w14:textId="7BB51801" w:rsidR="001B6B19" w:rsidRDefault="001B6B19" w:rsidP="001B6B19">
      <w:pPr>
        <w:pStyle w:val="Style1"/>
        <w:numPr>
          <w:ilvl w:val="1"/>
          <w:numId w:val="11"/>
        </w:numPr>
        <w:rPr>
          <w:b/>
          <w:bCs/>
          <w:sz w:val="22"/>
          <w:szCs w:val="24"/>
        </w:rPr>
      </w:pPr>
      <w:bookmarkStart w:id="22" w:name="_Toc136890185"/>
      <w:r>
        <w:rPr>
          <w:b/>
          <w:bCs/>
          <w:sz w:val="22"/>
          <w:szCs w:val="24"/>
        </w:rPr>
        <w:t xml:space="preserve">Perbandingan parameter </w:t>
      </w:r>
      <w:r w:rsidR="00F25795">
        <w:rPr>
          <w:b/>
          <w:bCs/>
          <w:sz w:val="22"/>
          <w:szCs w:val="24"/>
        </w:rPr>
        <w:t>penyebab GRK</w:t>
      </w:r>
      <w:bookmarkEnd w:id="22"/>
    </w:p>
    <w:p w14:paraId="102028A7" w14:textId="7B0248D8" w:rsidR="001B6B19" w:rsidRPr="001B6B19" w:rsidRDefault="00F25795" w:rsidP="001B6B19">
      <w:pPr>
        <w:pStyle w:val="Style1"/>
        <w:numPr>
          <w:ilvl w:val="1"/>
          <w:numId w:val="11"/>
        </w:numPr>
        <w:rPr>
          <w:b/>
          <w:bCs/>
          <w:sz w:val="22"/>
          <w:szCs w:val="24"/>
        </w:rPr>
      </w:pPr>
      <w:bookmarkStart w:id="23" w:name="_Toc136890186"/>
      <w:r>
        <w:rPr>
          <w:b/>
          <w:bCs/>
          <w:sz w:val="22"/>
          <w:szCs w:val="24"/>
        </w:rPr>
        <w:t>Grafik Map Besar (Persentase)</w:t>
      </w:r>
      <w:bookmarkEnd w:id="23"/>
    </w:p>
    <w:p w14:paraId="1A533A2E" w14:textId="136A7D60" w:rsidR="00DF0D31" w:rsidRDefault="00DF0D31">
      <w:pPr>
        <w:spacing w:after="160" w:line="259" w:lineRule="auto"/>
        <w:ind w:left="0" w:firstLine="0"/>
        <w:jc w:val="left"/>
        <w:rPr>
          <w:rFonts w:eastAsiaTheme="majorEastAsia" w:cstheme="majorBidi"/>
          <w:b/>
          <w:szCs w:val="28"/>
        </w:rPr>
      </w:pP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24" w:name="_Toc136890187"/>
      <w:r>
        <w:rPr>
          <w:sz w:val="22"/>
          <w:szCs w:val="28"/>
        </w:rPr>
        <w:lastRenderedPageBreak/>
        <w:t>KESIMPULAN DAN SARAN</w:t>
      </w:r>
      <w:bookmarkEnd w:id="24"/>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25" w:name="_Toc136890188"/>
      <w:r>
        <w:rPr>
          <w:b/>
          <w:bCs/>
          <w:sz w:val="22"/>
          <w:szCs w:val="24"/>
        </w:rPr>
        <w:t>Kesimpulan</w:t>
      </w:r>
      <w:bookmarkEnd w:id="25"/>
    </w:p>
    <w:p w14:paraId="7271871E" w14:textId="318D564E" w:rsidR="00F25795" w:rsidRDefault="00F25795" w:rsidP="00F25795">
      <w:pPr>
        <w:pStyle w:val="Style1"/>
        <w:numPr>
          <w:ilvl w:val="1"/>
          <w:numId w:val="12"/>
        </w:numPr>
        <w:rPr>
          <w:b/>
          <w:bCs/>
          <w:sz w:val="22"/>
          <w:szCs w:val="24"/>
        </w:rPr>
      </w:pPr>
      <w:bookmarkStart w:id="26" w:name="_Toc136890189"/>
      <w:r>
        <w:rPr>
          <w:b/>
          <w:bCs/>
          <w:sz w:val="22"/>
          <w:szCs w:val="24"/>
        </w:rPr>
        <w:t>Saran</w:t>
      </w:r>
      <w:bookmarkEnd w:id="26"/>
    </w:p>
    <w:p w14:paraId="2E5D0592" w14:textId="77777777" w:rsidR="00F25795" w:rsidRDefault="00F25795">
      <w:pPr>
        <w:spacing w:after="160" w:line="259" w:lineRule="auto"/>
        <w:ind w:left="0" w:firstLine="0"/>
        <w:jc w:val="left"/>
        <w:rPr>
          <w:rFonts w:eastAsiaTheme="majorEastAsia" w:cstheme="majorBidi"/>
          <w:b/>
          <w:szCs w:val="28"/>
        </w:rPr>
      </w:pP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27" w:name="_Toc136890190"/>
      <w:r w:rsidRPr="00871E6F">
        <w:rPr>
          <w:sz w:val="22"/>
          <w:szCs w:val="28"/>
        </w:rPr>
        <w:lastRenderedPageBreak/>
        <w:t>DAFTAR PUSTAKA</w:t>
      </w:r>
      <w:bookmarkEnd w:id="27"/>
    </w:p>
    <w:p w14:paraId="75EE9976" w14:textId="77777777" w:rsidR="00C9386D" w:rsidRPr="00C9386D" w:rsidRDefault="00C9386D" w:rsidP="00C9386D"/>
    <w:p w14:paraId="3D631686" w14:textId="77777777" w:rsidR="00660A89" w:rsidRPr="00660A89" w:rsidRDefault="00822B47" w:rsidP="00660A89">
      <w:pPr>
        <w:pStyle w:val="Bibliography"/>
        <w:rPr>
          <w:rFonts w:cs="Times New Roman"/>
        </w:rPr>
      </w:pPr>
      <w:r>
        <w:fldChar w:fldCharType="begin"/>
      </w:r>
      <w:r w:rsidR="007B6CE4">
        <w:instrText xml:space="preserve"> ADDIN ZOTERO_BIBL {"uncited":[],"omitted":[],"custom":[]} CSL_BIBLIOGRAPHY </w:instrText>
      </w:r>
      <w:r>
        <w:fldChar w:fldCharType="separate"/>
      </w:r>
      <w:r w:rsidR="00660A89" w:rsidRPr="00660A89">
        <w:rPr>
          <w:rFonts w:cs="Times New Roman"/>
        </w:rPr>
        <w:t xml:space="preserve">Adamu, A., Abdullahi, M., Junaidu, S. B., &amp; Hassan, I. H. (2021). An hybrid particle swarm optimization with crow search algorithm for feature selection. </w:t>
      </w:r>
      <w:r w:rsidR="00660A89" w:rsidRPr="00660A89">
        <w:rPr>
          <w:rFonts w:cs="Times New Roman"/>
          <w:i/>
          <w:iCs/>
        </w:rPr>
        <w:t>Machine Learning with Applications</w:t>
      </w:r>
      <w:r w:rsidR="00660A89" w:rsidRPr="00660A89">
        <w:rPr>
          <w:rFonts w:cs="Times New Roman"/>
        </w:rPr>
        <w:t xml:space="preserve">, </w:t>
      </w:r>
      <w:r w:rsidR="00660A89" w:rsidRPr="00660A89">
        <w:rPr>
          <w:rFonts w:cs="Times New Roman"/>
          <w:i/>
          <w:iCs/>
        </w:rPr>
        <w:t>6</w:t>
      </w:r>
      <w:r w:rsidR="00660A89" w:rsidRPr="00660A89">
        <w:rPr>
          <w:rFonts w:cs="Times New Roman"/>
        </w:rPr>
        <w:t>, 100108. https://doi.org/10.1016/j.mlwa.2021.100108</w:t>
      </w:r>
    </w:p>
    <w:p w14:paraId="1D63EFAB" w14:textId="77777777" w:rsidR="00660A89" w:rsidRPr="00660A89" w:rsidRDefault="00660A89" w:rsidP="00660A89">
      <w:pPr>
        <w:pStyle w:val="Bibliography"/>
        <w:rPr>
          <w:rFonts w:cs="Times New Roman"/>
        </w:rPr>
      </w:pPr>
      <w:r w:rsidRPr="00660A89">
        <w:rPr>
          <w:rFonts w:cs="Times New Roman"/>
        </w:rPr>
        <w:t xml:space="preserve">Ketaren, D. G. K. (2023). PERANAN KAWASAN MANGROVE DALAM PENURUNAN EMISI GAS RUMAH KACA DI INDONESIA. </w:t>
      </w:r>
      <w:r w:rsidRPr="00660A89">
        <w:rPr>
          <w:rFonts w:cs="Times New Roman"/>
          <w:i/>
          <w:iCs/>
        </w:rPr>
        <w:t>Jurnal Kelautan dan Perikanan Terapan (JKPT)</w:t>
      </w:r>
      <w:r w:rsidRPr="00660A89">
        <w:rPr>
          <w:rFonts w:cs="Times New Roman"/>
        </w:rPr>
        <w:t xml:space="preserve">, </w:t>
      </w:r>
      <w:r w:rsidRPr="00660A89">
        <w:rPr>
          <w:rFonts w:cs="Times New Roman"/>
          <w:i/>
          <w:iCs/>
        </w:rPr>
        <w:t>1</w:t>
      </w:r>
      <w:r w:rsidRPr="00660A89">
        <w:rPr>
          <w:rFonts w:cs="Times New Roman"/>
        </w:rPr>
        <w:t>, 73. https://doi.org/10.15578/jkpt.v1i0.12050</w:t>
      </w:r>
    </w:p>
    <w:p w14:paraId="1DEE368F" w14:textId="77777777" w:rsidR="00660A89" w:rsidRPr="00660A89" w:rsidRDefault="00660A89" w:rsidP="00660A89">
      <w:pPr>
        <w:pStyle w:val="Bibliography"/>
        <w:rPr>
          <w:rFonts w:cs="Times New Roman"/>
        </w:rPr>
      </w:pPr>
      <w:r w:rsidRPr="00660A89">
        <w:rPr>
          <w:rFonts w:cs="Times New Roman"/>
        </w:rPr>
        <w:t xml:space="preserve">Khairunnisa Musari, &amp; Sayah, F. (2021). </w:t>
      </w:r>
      <w:r w:rsidRPr="00660A89">
        <w:rPr>
          <w:rFonts w:cs="Times New Roman"/>
          <w:i/>
          <w:iCs/>
        </w:rPr>
        <w:t>Green Financing through Green Sukuk in the Fight Against Climate Change: Lessons from Indonesia</w:t>
      </w:r>
      <w:r w:rsidRPr="00660A89">
        <w:rPr>
          <w:rFonts w:cs="Times New Roman"/>
        </w:rPr>
        <w:t>. https://doi.org/10.13140/RG.2.2.23804.26245</w:t>
      </w:r>
    </w:p>
    <w:p w14:paraId="56AFD1B5" w14:textId="77777777" w:rsidR="00660A89" w:rsidRPr="00660A89" w:rsidRDefault="00660A89" w:rsidP="00660A89">
      <w:pPr>
        <w:pStyle w:val="Bibliography"/>
        <w:rPr>
          <w:rFonts w:cs="Times New Roman"/>
        </w:rPr>
      </w:pPr>
      <w:r w:rsidRPr="00660A89">
        <w:rPr>
          <w:rFonts w:cs="Times New Roman"/>
        </w:rPr>
        <w:t xml:space="preserve">Kristanto, G. A., &amp; Koven, W. (2019). Estimating greenhouse gas emissions from municipal solid waste management in Depok, Indonesia. </w:t>
      </w:r>
      <w:r w:rsidRPr="00660A89">
        <w:rPr>
          <w:rFonts w:cs="Times New Roman"/>
          <w:i/>
          <w:iCs/>
        </w:rPr>
        <w:t>City and Environment Interactions</w:t>
      </w:r>
      <w:r w:rsidRPr="00660A89">
        <w:rPr>
          <w:rFonts w:cs="Times New Roman"/>
        </w:rPr>
        <w:t xml:space="preserve">, </w:t>
      </w:r>
      <w:r w:rsidRPr="00660A89">
        <w:rPr>
          <w:rFonts w:cs="Times New Roman"/>
          <w:i/>
          <w:iCs/>
        </w:rPr>
        <w:t>4</w:t>
      </w:r>
      <w:r w:rsidRPr="00660A89">
        <w:rPr>
          <w:rFonts w:cs="Times New Roman"/>
        </w:rPr>
        <w:t>, 100027. https://doi.org/10.1016/j.cacint.2020.100027</w:t>
      </w:r>
    </w:p>
    <w:p w14:paraId="320CEAB7" w14:textId="77777777" w:rsidR="00660A89" w:rsidRPr="00660A89" w:rsidRDefault="00660A89" w:rsidP="00660A89">
      <w:pPr>
        <w:pStyle w:val="Bibliography"/>
        <w:rPr>
          <w:rFonts w:cs="Times New Roman"/>
        </w:rPr>
      </w:pPr>
      <w:r w:rsidRPr="00660A89">
        <w:rPr>
          <w:rFonts w:cs="Times New Roman"/>
        </w:rPr>
        <w:t xml:space="preserve">Li, J., Irfan, M., Samad, S., Ali, B., Zhang, Y., Badulescu, D., &amp; Badulescu, A. (2023). The Relationship between Energy Consumption, CO2 Emissions, Economic Growth, and Health Indicators. </w:t>
      </w:r>
      <w:r w:rsidRPr="00660A89">
        <w:rPr>
          <w:rFonts w:cs="Times New Roman"/>
          <w:i/>
          <w:iCs/>
        </w:rPr>
        <w:t>International Journal of Environmental Research and Public Health</w:t>
      </w:r>
      <w:r w:rsidRPr="00660A89">
        <w:rPr>
          <w:rFonts w:cs="Times New Roman"/>
        </w:rPr>
        <w:t xml:space="preserve">, </w:t>
      </w:r>
      <w:r w:rsidRPr="00660A89">
        <w:rPr>
          <w:rFonts w:cs="Times New Roman"/>
          <w:i/>
          <w:iCs/>
        </w:rPr>
        <w:t>20</w:t>
      </w:r>
      <w:r w:rsidRPr="00660A89">
        <w:rPr>
          <w:rFonts w:cs="Times New Roman"/>
        </w:rPr>
        <w:t>(3), 2325. https://doi.org/10.3390/ijerph20032325</w:t>
      </w:r>
    </w:p>
    <w:p w14:paraId="34953FC7" w14:textId="77777777" w:rsidR="00660A89" w:rsidRPr="00660A89" w:rsidRDefault="00660A89" w:rsidP="00660A89">
      <w:pPr>
        <w:pStyle w:val="Bibliography"/>
        <w:rPr>
          <w:rFonts w:cs="Times New Roman"/>
        </w:rPr>
      </w:pPr>
      <w:r w:rsidRPr="00660A89">
        <w:rPr>
          <w:rFonts w:cs="Times New Roman"/>
        </w:rPr>
        <w:t xml:space="preserve">Naimi, D., Ahmed, S., &amp; Bouktir, T. (2013). An efficient optimisation method based on genetic algorithm applied to reduce greenhouse gases in power system. </w:t>
      </w:r>
      <w:r w:rsidRPr="00660A89">
        <w:rPr>
          <w:rFonts w:cs="Times New Roman"/>
          <w:i/>
          <w:iCs/>
        </w:rPr>
        <w:t>2013 International Conference on Control, Decision and Information Technologies (CoDIT)</w:t>
      </w:r>
      <w:r w:rsidRPr="00660A89">
        <w:rPr>
          <w:rFonts w:cs="Times New Roman"/>
        </w:rPr>
        <w:t>, 191–195. https://doi.org/10.1109/CoDIT.2013.6689542</w:t>
      </w:r>
    </w:p>
    <w:p w14:paraId="5CBC9234" w14:textId="77777777" w:rsidR="00660A89" w:rsidRPr="00660A89" w:rsidRDefault="00660A89" w:rsidP="00660A89">
      <w:pPr>
        <w:pStyle w:val="Bibliography"/>
        <w:rPr>
          <w:rFonts w:cs="Times New Roman"/>
        </w:rPr>
      </w:pPr>
      <w:r w:rsidRPr="00660A89">
        <w:rPr>
          <w:rFonts w:cs="Times New Roman"/>
        </w:rPr>
        <w:t xml:space="preserve">Prastiyo, S. E., Irham, Hardyastuti, S., &amp; Jamhari. (2020). How agriculture, manufacture, and urbanization induced carbon emission? The case of Indonesia. </w:t>
      </w:r>
      <w:r w:rsidRPr="00660A89">
        <w:rPr>
          <w:rFonts w:cs="Times New Roman"/>
          <w:i/>
          <w:iCs/>
        </w:rPr>
        <w:t>Environmental Science and Pollution Research</w:t>
      </w:r>
      <w:r w:rsidRPr="00660A89">
        <w:rPr>
          <w:rFonts w:cs="Times New Roman"/>
        </w:rPr>
        <w:t xml:space="preserve">, </w:t>
      </w:r>
      <w:r w:rsidRPr="00660A89">
        <w:rPr>
          <w:rFonts w:cs="Times New Roman"/>
          <w:i/>
          <w:iCs/>
        </w:rPr>
        <w:t>27</w:t>
      </w:r>
      <w:r w:rsidRPr="00660A89">
        <w:rPr>
          <w:rFonts w:cs="Times New Roman"/>
        </w:rPr>
        <w:t>(33), 42092–42103. https://doi.org/10.1007/s11356-020-10148-w</w:t>
      </w:r>
    </w:p>
    <w:p w14:paraId="4941B7B9" w14:textId="77777777" w:rsidR="00660A89" w:rsidRPr="00660A89" w:rsidRDefault="00660A89" w:rsidP="00660A89">
      <w:pPr>
        <w:pStyle w:val="Bibliography"/>
        <w:rPr>
          <w:rFonts w:cs="Times New Roman"/>
        </w:rPr>
      </w:pPr>
      <w:r w:rsidRPr="00660A89">
        <w:rPr>
          <w:rFonts w:cs="Times New Roman"/>
        </w:rPr>
        <w:lastRenderedPageBreak/>
        <w:t xml:space="preserve">Pratama, R. (2019). </w:t>
      </w:r>
      <w:r w:rsidRPr="00660A89">
        <w:rPr>
          <w:rFonts w:cs="Times New Roman"/>
          <w:i/>
          <w:iCs/>
        </w:rPr>
        <w:t>EFEK RUMAH KACA TERHADAP BUMI</w:t>
      </w:r>
      <w:r w:rsidRPr="00660A89">
        <w:rPr>
          <w:rFonts w:cs="Times New Roman"/>
        </w:rPr>
        <w:t xml:space="preserve">. </w:t>
      </w:r>
      <w:r w:rsidRPr="00660A89">
        <w:rPr>
          <w:rFonts w:cs="Times New Roman"/>
          <w:i/>
          <w:iCs/>
        </w:rPr>
        <w:t>14</w:t>
      </w:r>
      <w:r w:rsidRPr="00660A89">
        <w:rPr>
          <w:rFonts w:cs="Times New Roman"/>
        </w:rPr>
        <w:t>(2).</w:t>
      </w:r>
    </w:p>
    <w:p w14:paraId="7931FE15" w14:textId="77777777" w:rsidR="00660A89" w:rsidRPr="00660A89" w:rsidRDefault="00660A89" w:rsidP="00660A89">
      <w:pPr>
        <w:pStyle w:val="Bibliography"/>
        <w:rPr>
          <w:rFonts w:cs="Times New Roman"/>
        </w:rPr>
      </w:pPr>
      <w:r w:rsidRPr="00660A89">
        <w:rPr>
          <w:rFonts w:cs="Times New Roman"/>
        </w:rPr>
        <w:t xml:space="preserve">Purnamasari, E., Sudarno, S., &amp; Hadiyanto, H. (2019). INVENTARISASI EMISI GAS RUMAH KACA SEKTOR PERTANIAN DI KABUPATEN BOYOLALI. </w:t>
      </w:r>
      <w:r w:rsidRPr="00660A89">
        <w:rPr>
          <w:rFonts w:cs="Times New Roman"/>
          <w:i/>
          <w:iCs/>
        </w:rPr>
        <w:t>Universitas Muhammadiyah Surakarta</w:t>
      </w:r>
      <w:r w:rsidRPr="00660A89">
        <w:rPr>
          <w:rFonts w:cs="Times New Roman"/>
        </w:rPr>
        <w:t>.</w:t>
      </w:r>
    </w:p>
    <w:p w14:paraId="0DED6F95" w14:textId="77777777" w:rsidR="00660A89" w:rsidRPr="00660A89" w:rsidRDefault="00660A89" w:rsidP="00660A89">
      <w:pPr>
        <w:pStyle w:val="Bibliography"/>
        <w:rPr>
          <w:rFonts w:cs="Times New Roman"/>
        </w:rPr>
      </w:pPr>
      <w:r w:rsidRPr="00660A89">
        <w:rPr>
          <w:rFonts w:cs="Times New Roman"/>
        </w:rPr>
        <w:t xml:space="preserve">Rizaty, M. A. (2022, October 14). Emisi Gas Rumah Kaca Indonesia Diproyeksi Terus Naik hingga 2030. </w:t>
      </w:r>
      <w:r w:rsidRPr="00660A89">
        <w:rPr>
          <w:rFonts w:cs="Times New Roman"/>
          <w:i/>
          <w:iCs/>
        </w:rPr>
        <w:t>DataIndonesia.Id</w:t>
      </w:r>
      <w:r w:rsidRPr="00660A89">
        <w:rPr>
          <w:rFonts w:cs="Times New Roman"/>
        </w:rPr>
        <w:t>. https://dataindonesia.id/varia/detail/emisi-gas-rumah-kaca-indonesia-diproyeksi-terus-naik-hingga-2030</w:t>
      </w:r>
    </w:p>
    <w:p w14:paraId="68DE55A8" w14:textId="77777777" w:rsidR="00660A89" w:rsidRPr="00660A89" w:rsidRDefault="00660A89" w:rsidP="00660A89">
      <w:pPr>
        <w:pStyle w:val="Bibliography"/>
        <w:rPr>
          <w:rFonts w:cs="Times New Roman"/>
        </w:rPr>
      </w:pPr>
      <w:r w:rsidRPr="00660A89">
        <w:rPr>
          <w:rFonts w:cs="Times New Roman"/>
        </w:rPr>
        <w:t xml:space="preserve">Rytter, M., Sørensen, J. C., Jørgensen, B. N., &amp; Körner, O. (2012). ADVANCED MODEL-BASED GREENHOUSE CLIMATE CONTROL USING MULTI-OBJECTIVE OPTIMIZATION. </w:t>
      </w:r>
      <w:r w:rsidRPr="00660A89">
        <w:rPr>
          <w:rFonts w:cs="Times New Roman"/>
          <w:i/>
          <w:iCs/>
        </w:rPr>
        <w:t>Acta Horticulturae</w:t>
      </w:r>
      <w:r w:rsidRPr="00660A89">
        <w:rPr>
          <w:rFonts w:cs="Times New Roman"/>
        </w:rPr>
        <w:t xml:space="preserve">, </w:t>
      </w:r>
      <w:r w:rsidRPr="00660A89">
        <w:rPr>
          <w:rFonts w:cs="Times New Roman"/>
          <w:i/>
          <w:iCs/>
        </w:rPr>
        <w:t>957</w:t>
      </w:r>
      <w:r w:rsidRPr="00660A89">
        <w:rPr>
          <w:rFonts w:cs="Times New Roman"/>
        </w:rPr>
        <w:t>, 29–35. https://doi.org/10.17660/ActaHortic.2012.957.2</w:t>
      </w:r>
    </w:p>
    <w:p w14:paraId="34890684" w14:textId="77777777" w:rsidR="00660A89" w:rsidRPr="00660A89" w:rsidRDefault="00660A89" w:rsidP="00660A89">
      <w:pPr>
        <w:pStyle w:val="Bibliography"/>
        <w:rPr>
          <w:rFonts w:cs="Times New Roman"/>
        </w:rPr>
      </w:pPr>
      <w:r w:rsidRPr="00660A89">
        <w:rPr>
          <w:rFonts w:cs="Times New Roman"/>
        </w:rPr>
        <w:t xml:space="preserve">Uzlu, E. (2021). Estimates of greenhouse gas emission in Turkey with grey wolf optimizer algorithm-optimized artificial neural networks. </w:t>
      </w:r>
      <w:r w:rsidRPr="00660A89">
        <w:rPr>
          <w:rFonts w:cs="Times New Roman"/>
          <w:i/>
          <w:iCs/>
        </w:rPr>
        <w:t>Neural Computing and Applications</w:t>
      </w:r>
      <w:r w:rsidRPr="00660A89">
        <w:rPr>
          <w:rFonts w:cs="Times New Roman"/>
        </w:rPr>
        <w:t xml:space="preserve">, </w:t>
      </w:r>
      <w:r w:rsidRPr="00660A89">
        <w:rPr>
          <w:rFonts w:cs="Times New Roman"/>
          <w:i/>
          <w:iCs/>
        </w:rPr>
        <w:t>33</w:t>
      </w:r>
      <w:r w:rsidRPr="00660A89">
        <w:rPr>
          <w:rFonts w:cs="Times New Roman"/>
        </w:rPr>
        <w:t>(20), 13567–13585. https://doi.org/10.1007/s00521-021-05980-1</w:t>
      </w:r>
    </w:p>
    <w:p w14:paraId="07CBD2CB" w14:textId="77777777" w:rsidR="00660A89" w:rsidRPr="00660A89" w:rsidRDefault="00660A89" w:rsidP="00660A89">
      <w:pPr>
        <w:pStyle w:val="Bibliography"/>
        <w:rPr>
          <w:rFonts w:cs="Times New Roman"/>
        </w:rPr>
      </w:pPr>
      <w:r w:rsidRPr="00660A89">
        <w:rPr>
          <w:rFonts w:cs="Times New Roman"/>
        </w:rPr>
        <w:t xml:space="preserve">Wang, H., Luo, J., Zhang, M., &amp; Ling, Y. (2022). The Impact of Transportation Restructuring on the Intensity of Greenhouse Gas Emissions: Empirical Data from China. </w:t>
      </w:r>
      <w:r w:rsidRPr="00660A89">
        <w:rPr>
          <w:rFonts w:cs="Times New Roman"/>
          <w:i/>
          <w:iCs/>
        </w:rPr>
        <w:t>International Journal of Environmental Research and Public Health</w:t>
      </w:r>
      <w:r w:rsidRPr="00660A89">
        <w:rPr>
          <w:rFonts w:cs="Times New Roman"/>
        </w:rPr>
        <w:t xml:space="preserve">, </w:t>
      </w:r>
      <w:r w:rsidRPr="00660A89">
        <w:rPr>
          <w:rFonts w:cs="Times New Roman"/>
          <w:i/>
          <w:iCs/>
        </w:rPr>
        <w:t>19</w:t>
      </w:r>
      <w:r w:rsidRPr="00660A89">
        <w:rPr>
          <w:rFonts w:cs="Times New Roman"/>
        </w:rPr>
        <w:t>(19), 12960. https://doi.org/10.3390/ijerph191912960</w:t>
      </w:r>
    </w:p>
    <w:p w14:paraId="31626B3F" w14:textId="77777777" w:rsidR="00660A89" w:rsidRPr="00660A89" w:rsidRDefault="00660A89" w:rsidP="00660A89">
      <w:pPr>
        <w:pStyle w:val="Bibliography"/>
        <w:rPr>
          <w:rFonts w:cs="Times New Roman"/>
        </w:rPr>
      </w:pPr>
      <w:r w:rsidRPr="00660A89">
        <w:rPr>
          <w:rFonts w:cs="Times New Roman"/>
        </w:rPr>
        <w:t xml:space="preserve">Yoro, K. O., &amp; Daramola, M. O. (2020). CO2 emission sources, greenhouse gases, and the global warming effect. In </w:t>
      </w:r>
      <w:r w:rsidRPr="00660A89">
        <w:rPr>
          <w:rFonts w:cs="Times New Roman"/>
          <w:i/>
          <w:iCs/>
        </w:rPr>
        <w:t>Advances in Carbon Capture</w:t>
      </w:r>
      <w:r w:rsidRPr="00660A89">
        <w:rPr>
          <w:rFonts w:cs="Times New Roman"/>
        </w:rPr>
        <w:t xml:space="preserve"> (pp. 3–28). Elsevier. https://doi.org/10.1016/B978-0-12-819657-1.00001-3</w:t>
      </w:r>
    </w:p>
    <w:p w14:paraId="27B91DE4" w14:textId="77777777" w:rsidR="00660A89" w:rsidRPr="00660A89" w:rsidRDefault="00660A89" w:rsidP="00660A89">
      <w:pPr>
        <w:pStyle w:val="Bibliography"/>
        <w:rPr>
          <w:rFonts w:cs="Times New Roman"/>
        </w:rPr>
      </w:pPr>
      <w:r w:rsidRPr="00660A89">
        <w:rPr>
          <w:rFonts w:cs="Times New Roman"/>
        </w:rPr>
        <w:t xml:space="preserve">Yusuf, A. M., Abubakar, A. B., &amp; Mamman, S. O. (2020). Relationship between greenhouse gas emission, energy consumption, and economic growth: Evidence from some selected oil-producing African countries. </w:t>
      </w:r>
      <w:r w:rsidRPr="00660A89">
        <w:rPr>
          <w:rFonts w:cs="Times New Roman"/>
          <w:i/>
          <w:iCs/>
        </w:rPr>
        <w:t>Environmental Science and Pollution Research</w:t>
      </w:r>
      <w:r w:rsidRPr="00660A89">
        <w:rPr>
          <w:rFonts w:cs="Times New Roman"/>
        </w:rPr>
        <w:t xml:space="preserve">, </w:t>
      </w:r>
      <w:r w:rsidRPr="00660A89">
        <w:rPr>
          <w:rFonts w:cs="Times New Roman"/>
          <w:i/>
          <w:iCs/>
        </w:rPr>
        <w:t>27</w:t>
      </w:r>
      <w:r w:rsidRPr="00660A89">
        <w:rPr>
          <w:rFonts w:cs="Times New Roman"/>
        </w:rPr>
        <w:t>(13), 15815–15823. https://doi.org/10.1007/s11356-020-08065-z</w:t>
      </w:r>
    </w:p>
    <w:p w14:paraId="08047367" w14:textId="5898DC32"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821CBB" w14:textId="77777777" w:rsidR="00D631E8" w:rsidRDefault="00D631E8" w:rsidP="000F706A">
      <w:pPr>
        <w:spacing w:line="240" w:lineRule="auto"/>
      </w:pPr>
      <w:r>
        <w:separator/>
      </w:r>
    </w:p>
    <w:p w14:paraId="3F952386" w14:textId="77777777" w:rsidR="00D631E8" w:rsidRDefault="00D631E8"/>
  </w:endnote>
  <w:endnote w:type="continuationSeparator" w:id="0">
    <w:p w14:paraId="7F7718AC" w14:textId="77777777" w:rsidR="00D631E8" w:rsidRDefault="00D631E8" w:rsidP="000F706A">
      <w:pPr>
        <w:spacing w:line="240" w:lineRule="auto"/>
      </w:pPr>
      <w:r>
        <w:continuationSeparator/>
      </w:r>
    </w:p>
    <w:p w14:paraId="16FA76BF" w14:textId="77777777" w:rsidR="00D631E8" w:rsidRDefault="00D631E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E1F93" w14:textId="77777777" w:rsidR="00D631E8" w:rsidRDefault="00D631E8" w:rsidP="000F706A">
      <w:pPr>
        <w:spacing w:line="240" w:lineRule="auto"/>
      </w:pPr>
      <w:r>
        <w:separator/>
      </w:r>
    </w:p>
    <w:p w14:paraId="0ABE0D9E" w14:textId="77777777" w:rsidR="00D631E8" w:rsidRDefault="00D631E8"/>
  </w:footnote>
  <w:footnote w:type="continuationSeparator" w:id="0">
    <w:p w14:paraId="4F11DC93" w14:textId="77777777" w:rsidR="00D631E8" w:rsidRDefault="00D631E8" w:rsidP="000F706A">
      <w:pPr>
        <w:spacing w:line="240" w:lineRule="auto"/>
      </w:pPr>
      <w:r>
        <w:continuationSeparator/>
      </w:r>
    </w:p>
    <w:p w14:paraId="7B47C393" w14:textId="77777777" w:rsidR="00D631E8" w:rsidRDefault="00D631E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0267"/>
    <w:rsid w:val="00047E88"/>
    <w:rsid w:val="00050D42"/>
    <w:rsid w:val="00053F61"/>
    <w:rsid w:val="000629DD"/>
    <w:rsid w:val="00073D2B"/>
    <w:rsid w:val="000935BA"/>
    <w:rsid w:val="000D1083"/>
    <w:rsid w:val="000D600F"/>
    <w:rsid w:val="000F6E23"/>
    <w:rsid w:val="000F706A"/>
    <w:rsid w:val="00121AFA"/>
    <w:rsid w:val="001334E6"/>
    <w:rsid w:val="00140508"/>
    <w:rsid w:val="00146110"/>
    <w:rsid w:val="00156456"/>
    <w:rsid w:val="001643A5"/>
    <w:rsid w:val="00172A0F"/>
    <w:rsid w:val="00172A8D"/>
    <w:rsid w:val="00183B81"/>
    <w:rsid w:val="00197784"/>
    <w:rsid w:val="001B5CA8"/>
    <w:rsid w:val="001B6B19"/>
    <w:rsid w:val="001D3558"/>
    <w:rsid w:val="001E5A7A"/>
    <w:rsid w:val="00204AA6"/>
    <w:rsid w:val="00226001"/>
    <w:rsid w:val="002556AA"/>
    <w:rsid w:val="00273820"/>
    <w:rsid w:val="00292E92"/>
    <w:rsid w:val="0029362D"/>
    <w:rsid w:val="00296AE0"/>
    <w:rsid w:val="002A3689"/>
    <w:rsid w:val="002B3129"/>
    <w:rsid w:val="002B6F7A"/>
    <w:rsid w:val="002C73EA"/>
    <w:rsid w:val="002E4F18"/>
    <w:rsid w:val="002E5D21"/>
    <w:rsid w:val="003167C0"/>
    <w:rsid w:val="00321483"/>
    <w:rsid w:val="0034317B"/>
    <w:rsid w:val="00363457"/>
    <w:rsid w:val="0038430E"/>
    <w:rsid w:val="00386BEA"/>
    <w:rsid w:val="003A7A70"/>
    <w:rsid w:val="003C2C68"/>
    <w:rsid w:val="003D4CEA"/>
    <w:rsid w:val="00403E60"/>
    <w:rsid w:val="00481A98"/>
    <w:rsid w:val="00481E62"/>
    <w:rsid w:val="0049731E"/>
    <w:rsid w:val="00497788"/>
    <w:rsid w:val="004A0D88"/>
    <w:rsid w:val="004A2635"/>
    <w:rsid w:val="004F5B1A"/>
    <w:rsid w:val="004F69E3"/>
    <w:rsid w:val="00540FE0"/>
    <w:rsid w:val="0055626E"/>
    <w:rsid w:val="0056116D"/>
    <w:rsid w:val="00563773"/>
    <w:rsid w:val="00572106"/>
    <w:rsid w:val="005817A1"/>
    <w:rsid w:val="00592051"/>
    <w:rsid w:val="005A2FC5"/>
    <w:rsid w:val="005B7CC7"/>
    <w:rsid w:val="005D361C"/>
    <w:rsid w:val="005F5617"/>
    <w:rsid w:val="00603486"/>
    <w:rsid w:val="00605D0F"/>
    <w:rsid w:val="00621F0D"/>
    <w:rsid w:val="0062368A"/>
    <w:rsid w:val="006467D7"/>
    <w:rsid w:val="0065043E"/>
    <w:rsid w:val="006507F7"/>
    <w:rsid w:val="00660A89"/>
    <w:rsid w:val="00676874"/>
    <w:rsid w:val="006C1486"/>
    <w:rsid w:val="006F197E"/>
    <w:rsid w:val="006F50E5"/>
    <w:rsid w:val="00750984"/>
    <w:rsid w:val="00750BBC"/>
    <w:rsid w:val="007749A5"/>
    <w:rsid w:val="00796879"/>
    <w:rsid w:val="007A6A12"/>
    <w:rsid w:val="007B6CE4"/>
    <w:rsid w:val="007F4514"/>
    <w:rsid w:val="008044F1"/>
    <w:rsid w:val="00806F47"/>
    <w:rsid w:val="0081549E"/>
    <w:rsid w:val="00822B47"/>
    <w:rsid w:val="008339D9"/>
    <w:rsid w:val="00850C6A"/>
    <w:rsid w:val="00871E6F"/>
    <w:rsid w:val="00880F2C"/>
    <w:rsid w:val="008901B4"/>
    <w:rsid w:val="008C61A1"/>
    <w:rsid w:val="00900270"/>
    <w:rsid w:val="009031FE"/>
    <w:rsid w:val="00923E04"/>
    <w:rsid w:val="00944893"/>
    <w:rsid w:val="00951DA3"/>
    <w:rsid w:val="009708CD"/>
    <w:rsid w:val="00975ABB"/>
    <w:rsid w:val="009F6549"/>
    <w:rsid w:val="00A03530"/>
    <w:rsid w:val="00A350B3"/>
    <w:rsid w:val="00A511FC"/>
    <w:rsid w:val="00A55A7E"/>
    <w:rsid w:val="00A76F98"/>
    <w:rsid w:val="00A7715F"/>
    <w:rsid w:val="00A83EE7"/>
    <w:rsid w:val="00AC40CA"/>
    <w:rsid w:val="00AD28E0"/>
    <w:rsid w:val="00AD2DCF"/>
    <w:rsid w:val="00AE75F5"/>
    <w:rsid w:val="00AF1B68"/>
    <w:rsid w:val="00B32B60"/>
    <w:rsid w:val="00B47CC6"/>
    <w:rsid w:val="00B53306"/>
    <w:rsid w:val="00B62BD9"/>
    <w:rsid w:val="00B91B3E"/>
    <w:rsid w:val="00B94E49"/>
    <w:rsid w:val="00BD794B"/>
    <w:rsid w:val="00C031F2"/>
    <w:rsid w:val="00C07393"/>
    <w:rsid w:val="00C373D7"/>
    <w:rsid w:val="00C37990"/>
    <w:rsid w:val="00C54C83"/>
    <w:rsid w:val="00C6054A"/>
    <w:rsid w:val="00C74C52"/>
    <w:rsid w:val="00C901FF"/>
    <w:rsid w:val="00C9386D"/>
    <w:rsid w:val="00CB00C3"/>
    <w:rsid w:val="00CB13DF"/>
    <w:rsid w:val="00CC2A3B"/>
    <w:rsid w:val="00CD317A"/>
    <w:rsid w:val="00CE4A3B"/>
    <w:rsid w:val="00D02E22"/>
    <w:rsid w:val="00D14E50"/>
    <w:rsid w:val="00D51BD5"/>
    <w:rsid w:val="00D631E8"/>
    <w:rsid w:val="00D862B0"/>
    <w:rsid w:val="00D92BC3"/>
    <w:rsid w:val="00D935DA"/>
    <w:rsid w:val="00DA48A0"/>
    <w:rsid w:val="00DB6D7B"/>
    <w:rsid w:val="00DC0C03"/>
    <w:rsid w:val="00DD2DF5"/>
    <w:rsid w:val="00DF0D31"/>
    <w:rsid w:val="00DF7088"/>
    <w:rsid w:val="00E83C16"/>
    <w:rsid w:val="00EA75DD"/>
    <w:rsid w:val="00EE09DA"/>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3</TotalTime>
  <Pages>13</Pages>
  <Words>7556</Words>
  <Characters>43750</Characters>
  <Application>Microsoft Office Word</Application>
  <DocSecurity>0</DocSecurity>
  <Lines>2430</Lines>
  <Paragraphs>1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47</cp:revision>
  <cp:lastPrinted>2023-05-15T04:56:00Z</cp:lastPrinted>
  <dcterms:created xsi:type="dcterms:W3CDTF">2022-12-15T10:05:00Z</dcterms:created>
  <dcterms:modified xsi:type="dcterms:W3CDTF">2023-06-08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BlBxfDsn"/&gt;&lt;style id="http://www.zotero.org/styles/apa" locale="en-US" hasBibliography="1" bibliographyStyleHasBeenSet="1"/&gt;&lt;prefs&gt;&lt;pref name="fieldType" value="Field"/&gt;&lt;/prefs&gt;&lt;/data&gt;</vt:lpwstr>
  </property>
</Properties>
</file>